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1A90B" w14:textId="6EA70C6D" w:rsidR="005836EE" w:rsidRDefault="006919E9" w:rsidP="007D0590">
      <w:pPr>
        <w:pStyle w:val="Geenafstand"/>
        <w:spacing w:line="360" w:lineRule="auto"/>
        <w:rPr>
          <w:rFonts w:ascii="Arial" w:hAnsi="Arial" w:cs="Arial"/>
          <w:b/>
        </w:rPr>
      </w:pPr>
      <w:r>
        <w:rPr>
          <w:rFonts w:ascii="Arial" w:hAnsi="Arial" w:cs="Arial"/>
          <w:b/>
        </w:rPr>
        <w:t xml:space="preserve">Realistic visual </w:t>
      </w:r>
      <w:r w:rsidR="00FC17CD" w:rsidRPr="00FC17CD">
        <w:rPr>
          <w:rFonts w:ascii="Arial" w:hAnsi="Arial" w:cs="Arial"/>
          <w:b/>
        </w:rPr>
        <w:t xml:space="preserve">explanations for </w:t>
      </w:r>
      <w:r>
        <w:rPr>
          <w:rFonts w:ascii="Arial" w:hAnsi="Arial" w:cs="Arial"/>
          <w:b/>
        </w:rPr>
        <w:t xml:space="preserve">individual predictions of </w:t>
      </w:r>
      <w:r w:rsidRPr="00FC17CD">
        <w:rPr>
          <w:rFonts w:ascii="Arial" w:hAnsi="Arial" w:cs="Arial"/>
          <w:b/>
        </w:rPr>
        <w:t>the number of contributors</w:t>
      </w:r>
      <w:r>
        <w:rPr>
          <w:rFonts w:ascii="Arial" w:hAnsi="Arial" w:cs="Arial"/>
          <w:b/>
        </w:rPr>
        <w:t xml:space="preserve"> made by any machine learning model</w:t>
      </w:r>
    </w:p>
    <w:p w14:paraId="1994A118" w14:textId="7221C5EB" w:rsidR="004C03A5" w:rsidRPr="009E2638" w:rsidRDefault="004C03A5" w:rsidP="007D0590">
      <w:pPr>
        <w:pStyle w:val="Geenafstand"/>
        <w:spacing w:line="360" w:lineRule="auto"/>
        <w:rPr>
          <w:rFonts w:ascii="Arial" w:hAnsi="Arial" w:cs="Arial"/>
          <w:b/>
        </w:rPr>
      </w:pPr>
      <w:r>
        <w:rPr>
          <w:rFonts w:ascii="Arial" w:hAnsi="Arial" w:cs="Arial"/>
          <w:b/>
        </w:rPr>
        <w:t xml:space="preserve">Bringing XAI to predictions of the number of contributors </w:t>
      </w:r>
    </w:p>
    <w:p w14:paraId="064EC704" w14:textId="77777777" w:rsidR="00A06D3A" w:rsidRPr="004B08EA" w:rsidRDefault="00A06D3A" w:rsidP="007D0590">
      <w:pPr>
        <w:pStyle w:val="Geenafstand"/>
        <w:spacing w:line="360" w:lineRule="auto"/>
        <w:rPr>
          <w:rFonts w:ascii="Arial" w:hAnsi="Arial" w:cs="Arial"/>
        </w:rPr>
      </w:pPr>
    </w:p>
    <w:p w14:paraId="1735AAE4" w14:textId="77777777" w:rsidR="00FA4B6E" w:rsidRPr="004B08EA" w:rsidRDefault="00FA4B6E" w:rsidP="007D0590">
      <w:pPr>
        <w:pStyle w:val="Geenafstand"/>
        <w:spacing w:line="360" w:lineRule="auto"/>
        <w:rPr>
          <w:rFonts w:ascii="Arial" w:hAnsi="Arial" w:cs="Arial"/>
          <w:b/>
        </w:rPr>
      </w:pPr>
      <w:r w:rsidRPr="004B08EA">
        <w:rPr>
          <w:rFonts w:ascii="Arial" w:hAnsi="Arial" w:cs="Arial"/>
          <w:b/>
        </w:rPr>
        <w:t>Abstract</w:t>
      </w:r>
    </w:p>
    <w:p w14:paraId="64D4AC23" w14:textId="56527D8D" w:rsidR="00A602D0" w:rsidRPr="004B08EA" w:rsidRDefault="00810D01" w:rsidP="007A1245">
      <w:pPr>
        <w:pStyle w:val="Geenafstand"/>
        <w:spacing w:line="360" w:lineRule="auto"/>
        <w:rPr>
          <w:rFonts w:ascii="Arial" w:hAnsi="Arial" w:cs="Arial"/>
        </w:rPr>
      </w:pPr>
      <w:r>
        <w:rPr>
          <w:rFonts w:ascii="Arial" w:hAnsi="Arial" w:cs="Arial"/>
        </w:rPr>
        <w:t>Using machine learning to determine the number of contributors</w:t>
      </w:r>
      <w:r w:rsidR="00E75277">
        <w:rPr>
          <w:rFonts w:ascii="Arial" w:hAnsi="Arial" w:cs="Arial"/>
        </w:rPr>
        <w:t xml:space="preserve"> (NOC)</w:t>
      </w:r>
      <w:r>
        <w:rPr>
          <w:rFonts w:ascii="Arial" w:hAnsi="Arial" w:cs="Arial"/>
        </w:rPr>
        <w:t xml:space="preserve"> in short tandem repeat</w:t>
      </w:r>
      <w:r w:rsidR="00E75277">
        <w:rPr>
          <w:rFonts w:ascii="Arial" w:hAnsi="Arial" w:cs="Arial"/>
        </w:rPr>
        <w:t xml:space="preserve"> (STR)</w:t>
      </w:r>
      <w:r>
        <w:rPr>
          <w:rFonts w:ascii="Arial" w:hAnsi="Arial" w:cs="Arial"/>
        </w:rPr>
        <w:t xml:space="preserve"> profiles has been shown to obtain good accuracy. However, these predictions </w:t>
      </w:r>
      <w:r w:rsidR="008278D5">
        <w:rPr>
          <w:rFonts w:ascii="Arial" w:hAnsi="Arial" w:cs="Arial"/>
        </w:rPr>
        <w:t>may</w:t>
      </w:r>
      <w:r>
        <w:rPr>
          <w:rFonts w:ascii="Arial" w:hAnsi="Arial" w:cs="Arial"/>
        </w:rPr>
        <w:t xml:space="preserve"> not </w:t>
      </w:r>
      <w:r w:rsidR="008278D5">
        <w:rPr>
          <w:rFonts w:ascii="Arial" w:hAnsi="Arial" w:cs="Arial"/>
        </w:rPr>
        <w:t xml:space="preserve">be fully </w:t>
      </w:r>
      <w:r>
        <w:rPr>
          <w:rFonts w:ascii="Arial" w:hAnsi="Arial" w:cs="Arial"/>
        </w:rPr>
        <w:t xml:space="preserve">understandable to the biologist user </w:t>
      </w:r>
      <w:r w:rsidR="008278D5">
        <w:rPr>
          <w:rFonts w:ascii="Arial" w:hAnsi="Arial" w:cs="Arial"/>
        </w:rPr>
        <w:t xml:space="preserve">who is presented with these as a tool to help </w:t>
      </w:r>
      <w:r>
        <w:rPr>
          <w:rFonts w:ascii="Arial" w:hAnsi="Arial" w:cs="Arial"/>
        </w:rPr>
        <w:t xml:space="preserve">determine the number of donors. </w:t>
      </w:r>
      <w:r w:rsidR="00E75277">
        <w:rPr>
          <w:rFonts w:ascii="Arial" w:hAnsi="Arial" w:cs="Arial"/>
        </w:rPr>
        <w:t xml:space="preserve">Therefore, we introduce the field of </w:t>
      </w:r>
      <w:proofErr w:type="spellStart"/>
      <w:r w:rsidR="00E75277">
        <w:rPr>
          <w:rFonts w:ascii="Arial" w:hAnsi="Arial" w:cs="Arial"/>
        </w:rPr>
        <w:t>eXplainable</w:t>
      </w:r>
      <w:proofErr w:type="spellEnd"/>
      <w:r w:rsidR="00E75277">
        <w:rPr>
          <w:rFonts w:ascii="Arial" w:hAnsi="Arial" w:cs="Arial"/>
        </w:rPr>
        <w:t xml:space="preserve"> artificial intelligence (XAI) to this problem, and to the audience in general. We apply XAI to NOC estimation by</w:t>
      </w:r>
      <w:r>
        <w:rPr>
          <w:rFonts w:ascii="Arial" w:hAnsi="Arial" w:cs="Arial"/>
        </w:rPr>
        <w:t xml:space="preserve"> </w:t>
      </w:r>
      <w:r w:rsidR="00E75277">
        <w:rPr>
          <w:rFonts w:ascii="Arial" w:hAnsi="Arial" w:cs="Arial"/>
        </w:rPr>
        <w:t>using</w:t>
      </w:r>
      <w:r>
        <w:rPr>
          <w:rFonts w:ascii="Arial" w:hAnsi="Arial" w:cs="Arial"/>
        </w:rPr>
        <w:t xml:space="preserve"> </w:t>
      </w:r>
      <w:r w:rsidR="004358B8">
        <w:rPr>
          <w:rFonts w:ascii="Arial" w:hAnsi="Arial" w:cs="Arial"/>
        </w:rPr>
        <w:t>a visual aid that incorporates</w:t>
      </w:r>
      <w:r w:rsidR="00907D68">
        <w:rPr>
          <w:rFonts w:ascii="Arial" w:hAnsi="Arial" w:cs="Arial"/>
        </w:rPr>
        <w:t xml:space="preserve"> explanations from</w:t>
      </w:r>
      <w:r w:rsidR="004358B8">
        <w:rPr>
          <w:rFonts w:ascii="Arial" w:hAnsi="Arial" w:cs="Arial"/>
        </w:rPr>
        <w:t xml:space="preserve"> SHAP values and counterfactual examples for each prediction. </w:t>
      </w:r>
      <w:r w:rsidR="00D512C9">
        <w:rPr>
          <w:rFonts w:ascii="Arial" w:hAnsi="Arial" w:cs="Arial"/>
        </w:rPr>
        <w:t xml:space="preserve">Existing methods for </w:t>
      </w:r>
      <w:r w:rsidR="004358B8">
        <w:rPr>
          <w:rFonts w:ascii="Arial" w:hAnsi="Arial" w:cs="Arial"/>
        </w:rPr>
        <w:t xml:space="preserve">generating counterfactuals have </w:t>
      </w:r>
      <w:r w:rsidR="00D512C9">
        <w:rPr>
          <w:rFonts w:ascii="Arial" w:hAnsi="Arial" w:cs="Arial"/>
        </w:rPr>
        <w:t>not attempted to handle correlated features, causing those methods to find examples that are impossible given the</w:t>
      </w:r>
      <w:r w:rsidR="00E75277">
        <w:rPr>
          <w:rFonts w:ascii="Arial" w:hAnsi="Arial" w:cs="Arial"/>
        </w:rPr>
        <w:t>ir</w:t>
      </w:r>
      <w:r w:rsidR="00D512C9">
        <w:rPr>
          <w:rFonts w:ascii="Arial" w:hAnsi="Arial" w:cs="Arial"/>
        </w:rPr>
        <w:t xml:space="preserve"> feature combinations. Since the features from STR data are highly cor</w:t>
      </w:r>
      <w:r w:rsidR="008278D5">
        <w:rPr>
          <w:rFonts w:ascii="Arial" w:hAnsi="Arial" w:cs="Arial"/>
        </w:rPr>
        <w:t>r</w:t>
      </w:r>
      <w:r w:rsidR="00D512C9">
        <w:rPr>
          <w:rFonts w:ascii="Arial" w:hAnsi="Arial" w:cs="Arial"/>
        </w:rPr>
        <w:t>elated, w</w:t>
      </w:r>
      <w:r w:rsidR="004358B8">
        <w:rPr>
          <w:rFonts w:ascii="Arial" w:hAnsi="Arial" w:cs="Arial"/>
        </w:rPr>
        <w:t>e have implemented a new method</w:t>
      </w:r>
      <w:r w:rsidR="00E75277">
        <w:rPr>
          <w:rFonts w:ascii="Arial" w:hAnsi="Arial" w:cs="Arial"/>
        </w:rPr>
        <w:t>, ReCo,</w:t>
      </w:r>
      <w:r w:rsidR="004358B8">
        <w:rPr>
          <w:rFonts w:ascii="Arial" w:hAnsi="Arial" w:cs="Arial"/>
        </w:rPr>
        <w:t xml:space="preserve"> that generates realistic counterfactuals on highly correlated data.</w:t>
      </w:r>
      <w:r w:rsidR="00E75277">
        <w:rPr>
          <w:rFonts w:ascii="Arial" w:hAnsi="Arial" w:cs="Arial"/>
        </w:rPr>
        <w:t xml:space="preserve"> We show that ReCo outperforms state-of-the-art methods, with traditional metrics, as well as a novel realism metric. A final user </w:t>
      </w:r>
      <w:r w:rsidR="009E22E2">
        <w:rPr>
          <w:rFonts w:ascii="Arial" w:hAnsi="Arial" w:cs="Arial"/>
        </w:rPr>
        <w:t>evaluation</w:t>
      </w:r>
      <w:r w:rsidR="00E75277">
        <w:rPr>
          <w:rFonts w:ascii="Arial" w:hAnsi="Arial" w:cs="Arial"/>
        </w:rPr>
        <w:t xml:space="preserve"> demonstrates the opinions of end-users, a metric that </w:t>
      </w:r>
      <w:r w:rsidR="007A1245">
        <w:rPr>
          <w:rFonts w:ascii="Arial" w:hAnsi="Arial" w:cs="Arial"/>
        </w:rPr>
        <w:t>we regard important in</w:t>
      </w:r>
      <w:r w:rsidR="00E75277">
        <w:rPr>
          <w:rFonts w:ascii="Arial" w:hAnsi="Arial" w:cs="Arial"/>
        </w:rPr>
        <w:t xml:space="preserve"> XAI studies.</w:t>
      </w:r>
    </w:p>
    <w:p w14:paraId="4DDCB692" w14:textId="77777777" w:rsidR="00CF0476" w:rsidRPr="004B08EA" w:rsidRDefault="00CF0476" w:rsidP="007D0590">
      <w:pPr>
        <w:pStyle w:val="Geenafstand"/>
        <w:spacing w:line="360" w:lineRule="auto"/>
        <w:rPr>
          <w:rFonts w:ascii="Arial" w:hAnsi="Arial" w:cs="Arial"/>
        </w:rPr>
      </w:pPr>
    </w:p>
    <w:p w14:paraId="621D8FF0" w14:textId="463C4F35" w:rsidR="006F3AFA" w:rsidRPr="004B08EA" w:rsidRDefault="00FA4B6E" w:rsidP="006F3AFA">
      <w:pPr>
        <w:pStyle w:val="Geenafstand"/>
        <w:numPr>
          <w:ilvl w:val="0"/>
          <w:numId w:val="8"/>
        </w:numPr>
        <w:spacing w:line="360" w:lineRule="auto"/>
        <w:ind w:left="360"/>
        <w:rPr>
          <w:rFonts w:ascii="Arial" w:hAnsi="Arial" w:cs="Arial"/>
          <w:b/>
        </w:rPr>
      </w:pPr>
      <w:r w:rsidRPr="004B08EA">
        <w:rPr>
          <w:rFonts w:ascii="Arial" w:hAnsi="Arial" w:cs="Arial"/>
          <w:b/>
        </w:rPr>
        <w:t>Introduction</w:t>
      </w:r>
    </w:p>
    <w:p w14:paraId="69F25C6B" w14:textId="40CDA755" w:rsidR="00D1206E" w:rsidRDefault="00D1206E" w:rsidP="00D1206E">
      <w:pPr>
        <w:pStyle w:val="Geenafstand"/>
        <w:numPr>
          <w:ilvl w:val="1"/>
          <w:numId w:val="8"/>
        </w:numPr>
        <w:spacing w:line="360" w:lineRule="auto"/>
        <w:rPr>
          <w:rFonts w:ascii="Arial" w:hAnsi="Arial" w:cs="Arial"/>
          <w:i/>
        </w:rPr>
      </w:pPr>
      <w:r>
        <w:rPr>
          <w:rFonts w:ascii="Arial" w:hAnsi="Arial" w:cs="Arial"/>
          <w:i/>
        </w:rPr>
        <w:t>Number of contributor estimation</w:t>
      </w:r>
    </w:p>
    <w:p w14:paraId="08FA2A1D" w14:textId="347B357F" w:rsidR="00213E9A" w:rsidRDefault="00907D68" w:rsidP="004A4CB8">
      <w:pPr>
        <w:pStyle w:val="Geenafstand"/>
        <w:spacing w:line="360" w:lineRule="auto"/>
        <w:ind w:firstLine="360"/>
        <w:rPr>
          <w:rFonts w:ascii="Arial" w:hAnsi="Arial" w:cs="Arial"/>
        </w:rPr>
      </w:pPr>
      <w:r>
        <w:rPr>
          <w:rFonts w:ascii="Arial" w:hAnsi="Arial" w:cs="Arial"/>
        </w:rPr>
        <w:t xml:space="preserve">Deriving the </w:t>
      </w:r>
      <w:r w:rsidR="00192CAE">
        <w:rPr>
          <w:rFonts w:ascii="Arial" w:hAnsi="Arial" w:cs="Arial"/>
        </w:rPr>
        <w:t>N</w:t>
      </w:r>
      <w:r>
        <w:rPr>
          <w:rFonts w:ascii="Arial" w:hAnsi="Arial" w:cs="Arial"/>
        </w:rPr>
        <w:t xml:space="preserve">umber of </w:t>
      </w:r>
      <w:r w:rsidR="00192CAE">
        <w:rPr>
          <w:rFonts w:ascii="Arial" w:hAnsi="Arial" w:cs="Arial"/>
        </w:rPr>
        <w:t>C</w:t>
      </w:r>
      <w:r>
        <w:rPr>
          <w:rFonts w:ascii="Arial" w:hAnsi="Arial" w:cs="Arial"/>
        </w:rPr>
        <w:t>ontributors</w:t>
      </w:r>
      <w:r w:rsidR="00192CAE">
        <w:rPr>
          <w:rFonts w:ascii="Arial" w:hAnsi="Arial" w:cs="Arial"/>
        </w:rPr>
        <w:t xml:space="preserve"> (NOC)</w:t>
      </w:r>
      <w:r>
        <w:rPr>
          <w:rFonts w:ascii="Arial" w:hAnsi="Arial" w:cs="Arial"/>
        </w:rPr>
        <w:t xml:space="preserve"> from Short Tandem Repeat (STR) profiles is a challenging task due to occluding factors such as allele sharing between donors, or </w:t>
      </w:r>
      <w:r w:rsidR="00213E9A">
        <w:rPr>
          <w:rFonts w:ascii="Arial" w:hAnsi="Arial" w:cs="Arial"/>
        </w:rPr>
        <w:t xml:space="preserve">allelic </w:t>
      </w:r>
      <w:r>
        <w:rPr>
          <w:rFonts w:ascii="Arial" w:hAnsi="Arial" w:cs="Arial"/>
        </w:rPr>
        <w:t xml:space="preserve">drop out. </w:t>
      </w:r>
      <w:r w:rsidR="00213E9A">
        <w:rPr>
          <w:rFonts w:ascii="Arial" w:hAnsi="Arial" w:cs="Arial"/>
        </w:rPr>
        <w:t>This becomes increasingly difficult when the number of contributors rises</w:t>
      </w:r>
      <w:r w:rsidR="00C549AE">
        <w:rPr>
          <w:rFonts w:ascii="Arial" w:hAnsi="Arial" w:cs="Arial"/>
        </w:rPr>
        <w:t xml:space="preserve"> </w:t>
      </w:r>
      <w:r w:rsidR="00C549AE">
        <w:rPr>
          <w:rFonts w:ascii="Arial" w:hAnsi="Arial" w:cs="Arial"/>
        </w:rPr>
        <w:fldChar w:fldCharType="begin">
          <w:fldData xml:space="preserve">PEVuZE5vdGU+PENpdGU+PEF1dGhvcj5Db2JsZTwvQXV0aG9yPjxZZWFyPjIwMTU8L1llYXI+PFJl
Y051bT4yNTwvUmVjTnVtPjxEaXNwbGF5VGV4dD5bMSwgM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JlbnNjaG9wPC9BdXRob3I+PFllYXI+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Db2JsZTwvQXV0aG9yPjxZZWFyPjIwMTU8L1llYXI+PFJl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C549AE">
        <w:rPr>
          <w:rFonts w:ascii="Arial" w:hAnsi="Arial" w:cs="Arial"/>
        </w:rPr>
        <w:fldChar w:fldCharType="separate"/>
      </w:r>
      <w:r w:rsidR="00AD4024">
        <w:rPr>
          <w:rFonts w:ascii="Arial" w:hAnsi="Arial" w:cs="Arial"/>
          <w:noProof/>
        </w:rPr>
        <w:t>[1, 2]</w:t>
      </w:r>
      <w:r w:rsidR="00C549AE">
        <w:rPr>
          <w:rFonts w:ascii="Arial" w:hAnsi="Arial" w:cs="Arial"/>
        </w:rPr>
        <w:fldChar w:fldCharType="end"/>
      </w:r>
      <w:r w:rsidR="00213E9A">
        <w:rPr>
          <w:rFonts w:ascii="Arial" w:hAnsi="Arial" w:cs="Arial"/>
        </w:rPr>
        <w:t>.</w:t>
      </w:r>
      <w:r w:rsidR="00A04C09">
        <w:rPr>
          <w:rFonts w:ascii="Arial" w:hAnsi="Arial" w:cs="Arial"/>
        </w:rPr>
        <w:t xml:space="preserve"> Most software that is used for DNA interpretation require</w:t>
      </w:r>
      <w:r w:rsidR="0075012F">
        <w:rPr>
          <w:rFonts w:ascii="Arial" w:hAnsi="Arial" w:cs="Arial"/>
        </w:rPr>
        <w:t>s</w:t>
      </w:r>
      <w:r w:rsidR="00A04C09">
        <w:rPr>
          <w:rFonts w:ascii="Arial" w:hAnsi="Arial" w:cs="Arial"/>
        </w:rPr>
        <w:t xml:space="preserve"> the NOC to be entered by the user</w:t>
      </w:r>
      <w:r w:rsidR="004A4CB8">
        <w:rPr>
          <w:rFonts w:ascii="Arial" w:hAnsi="Arial" w:cs="Arial"/>
        </w:rPr>
        <w:t xml:space="preserve">, which influences the calculation of the evidence </w:t>
      </w:r>
      <w:r w:rsidR="004A4CB8">
        <w:rPr>
          <w:rFonts w:ascii="Arial" w:hAnsi="Arial" w:cs="Arial"/>
        </w:rPr>
        <w:fldChar w:fldCharType="begin">
          <w:fldData xml:space="preserve">PEVuZE5vdGU+PENpdGU+PEF1dGhvcj5UYXlsb3I8L0F1dGhvcj48WWVhcj4yMDE0PC9ZZWFyPjxS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UYXlsb3I8L0F1dGhvcj48WWVhcj4yMDE0PC9ZZWFyPjxS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4A4CB8">
        <w:rPr>
          <w:rFonts w:ascii="Arial" w:hAnsi="Arial" w:cs="Arial"/>
        </w:rPr>
        <w:fldChar w:fldCharType="separate"/>
      </w:r>
      <w:r w:rsidR="00AD4024">
        <w:rPr>
          <w:rFonts w:ascii="Arial" w:hAnsi="Arial" w:cs="Arial"/>
          <w:noProof/>
        </w:rPr>
        <w:t>[3-5]</w:t>
      </w:r>
      <w:r w:rsidR="004A4CB8">
        <w:rPr>
          <w:rFonts w:ascii="Arial" w:hAnsi="Arial" w:cs="Arial"/>
        </w:rPr>
        <w:fldChar w:fldCharType="end"/>
      </w:r>
      <w:r w:rsidR="004A4CB8">
        <w:rPr>
          <w:rFonts w:ascii="Arial" w:hAnsi="Arial" w:cs="Arial"/>
        </w:rPr>
        <w:t xml:space="preserve">. </w:t>
      </w:r>
      <w:r w:rsidR="00C233A6">
        <w:rPr>
          <w:rFonts w:ascii="Arial" w:hAnsi="Arial" w:cs="Arial"/>
        </w:rPr>
        <w:t>&lt;more refs&gt;</w:t>
      </w:r>
      <w:r w:rsidR="00A04C09">
        <w:rPr>
          <w:rFonts w:ascii="Arial" w:hAnsi="Arial" w:cs="Arial"/>
        </w:rPr>
        <w:t xml:space="preserve"> </w:t>
      </w:r>
    </w:p>
    <w:p w14:paraId="4EE3E9F9" w14:textId="4644E257" w:rsidR="00810D01" w:rsidRDefault="004868DE" w:rsidP="00641043">
      <w:pPr>
        <w:pStyle w:val="Geenafstand"/>
        <w:spacing w:line="360" w:lineRule="auto"/>
        <w:ind w:firstLine="360"/>
        <w:rPr>
          <w:rFonts w:ascii="Arial" w:hAnsi="Arial" w:cs="Arial"/>
        </w:rPr>
      </w:pPr>
      <w:r>
        <w:rPr>
          <w:rFonts w:ascii="Arial" w:hAnsi="Arial" w:cs="Arial"/>
        </w:rPr>
        <w:t xml:space="preserve">Valuable steps have been made to develop methods that can more accurately predicting the NOC than relying on the Maximum Allele Count (MAC) – method which involves taking the locus with the most alleles, dividing by two and rounding up </w:t>
      </w:r>
      <w:r>
        <w:rPr>
          <w:rFonts w:ascii="Arial" w:hAnsi="Arial" w:cs="Arial"/>
        </w:rPr>
        <w:fldChar w:fldCharType="begin"/>
      </w:r>
      <w:r w:rsidR="00AD4024">
        <w:rPr>
          <w:rFonts w:ascii="Arial" w:hAnsi="Arial" w:cs="Arial"/>
        </w:rPr>
        <w:instrText xml:space="preserve"> ADDIN EN.CITE &lt;EndNote&gt;&lt;Cite&gt;&lt;Author&gt;Clayton&lt;/Author&gt;&lt;Year&gt;1998&lt;/Year&gt;&lt;RecNum&gt;211&lt;/RecNum&gt;&lt;DisplayText&gt;[6]&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Pr>
          <w:rFonts w:ascii="Arial" w:hAnsi="Arial" w:cs="Arial"/>
        </w:rPr>
        <w:fldChar w:fldCharType="separate"/>
      </w:r>
      <w:r w:rsidR="00AD4024">
        <w:rPr>
          <w:rFonts w:ascii="Arial" w:hAnsi="Arial" w:cs="Arial"/>
          <w:noProof/>
        </w:rPr>
        <w:t>[6]</w:t>
      </w:r>
      <w:r>
        <w:rPr>
          <w:rFonts w:ascii="Arial" w:hAnsi="Arial" w:cs="Arial"/>
        </w:rPr>
        <w:fldChar w:fldCharType="end"/>
      </w:r>
      <w:r>
        <w:rPr>
          <w:rFonts w:ascii="Arial" w:hAnsi="Arial" w:cs="Arial"/>
        </w:rPr>
        <w:t xml:space="preserve">. The improvement mainly corresponds with incorporating more information such as the Total Allele Count (TAC) </w:t>
      </w:r>
      <w:r>
        <w:rPr>
          <w:rFonts w:ascii="Arial" w:hAnsi="Arial" w:cs="Arial"/>
        </w:rPr>
        <w:fldChar w:fldCharType="begin"/>
      </w:r>
      <w:r w:rsidR="00AD4024">
        <w:rPr>
          <w:rFonts w:ascii="Arial" w:hAnsi="Arial" w:cs="Arial"/>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Pr>
          <w:rFonts w:ascii="Arial" w:hAnsi="Arial" w:cs="Arial"/>
        </w:rPr>
        <w:fldChar w:fldCharType="separate"/>
      </w:r>
      <w:r w:rsidR="00AD4024">
        <w:rPr>
          <w:rFonts w:ascii="Arial" w:hAnsi="Arial" w:cs="Arial"/>
          <w:noProof/>
        </w:rPr>
        <w:t>[7]</w:t>
      </w:r>
      <w:r>
        <w:rPr>
          <w:rFonts w:ascii="Arial" w:hAnsi="Arial" w:cs="Arial"/>
        </w:rPr>
        <w:fldChar w:fldCharType="end"/>
      </w:r>
      <w:r>
        <w:rPr>
          <w:rFonts w:ascii="Arial" w:hAnsi="Arial" w:cs="Arial"/>
        </w:rPr>
        <w:t xml:space="preserve">, peak heights, drop out and stutter rates </w:t>
      </w:r>
      <w:r>
        <w:rPr>
          <w:rFonts w:ascii="Arial" w:hAnsi="Arial" w:cs="Arial"/>
        </w:rPr>
        <w:fldChar w:fldCharType="begin">
          <w:fldData xml:space="preserve">PEVuZE5vdGU+PENpdGU+PEF1dGhvcj5Td2FtaW5hdGhhbjwvQXV0aG9yPjxZZWFyPjIwMTU8L1ll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Td2FtaW5hdGhhbjwvQXV0aG9yPjxZZWFyPjIwMTU8L1ll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Pr>
          <w:rFonts w:ascii="Arial" w:hAnsi="Arial" w:cs="Arial"/>
        </w:rPr>
        <w:fldChar w:fldCharType="separate"/>
      </w:r>
      <w:r w:rsidR="00AD4024">
        <w:rPr>
          <w:rFonts w:ascii="Arial" w:hAnsi="Arial" w:cs="Arial"/>
          <w:noProof/>
        </w:rPr>
        <w:t>[8, 9]</w:t>
      </w:r>
      <w:r>
        <w:rPr>
          <w:rFonts w:ascii="Arial" w:hAnsi="Arial" w:cs="Arial"/>
        </w:rPr>
        <w:fldChar w:fldCharType="end"/>
      </w:r>
      <w:r>
        <w:rPr>
          <w:rFonts w:ascii="Arial" w:hAnsi="Arial" w:cs="Arial"/>
        </w:rPr>
        <w:t xml:space="preserve">, population allele frequency </w:t>
      </w:r>
      <w:r>
        <w:rPr>
          <w:rFonts w:ascii="Arial" w:hAnsi="Arial" w:cs="Arial"/>
        </w:rPr>
        <w:fldChar w:fldCharType="begin"/>
      </w:r>
      <w:r w:rsidR="00AD4024">
        <w:rPr>
          <w:rFonts w:ascii="Arial" w:hAnsi="Arial" w:cs="Arial"/>
        </w:rPr>
        <w:instrText xml:space="preserve"> ADDIN EN.CITE &lt;EndNote&gt;&lt;Cite&gt;&lt;Author&gt;Paoletti&lt;/Author&gt;&lt;Year&gt;2012&lt;/Year&gt;&lt;RecNum&gt;208&lt;/RecNum&gt;&lt;DisplayText&gt;[10]&lt;/DisplayText&gt;&lt;record&gt;&lt;rec-number&gt;208&lt;/rec-number&gt;&lt;foreign-keys&gt;&lt;key app="EN" db-id="p22005xv5srwpxeed275s99yfvez9tfr995s" timestamp="1619003878"&gt;208&lt;/key&gt;&lt;/foreign-keys&gt;&lt;ref-type name="Journal Article"&gt;17&lt;/ref-type&gt;&lt;contributors&gt;&lt;authors&gt;&lt;author&gt;D. R. Paoletti&lt;/author&gt;&lt;author&gt;D. E. Krane&lt;/author&gt;&lt;author&gt;T. E. Doom&lt;/author&gt;&lt;author&gt;M. Raymer&lt;/author&gt;&lt;/authors&gt;&lt;/contributors&gt;&lt;titles&gt;&lt;title&gt;Inferring the Number of Contributors to Mixed DNA Profiles&lt;/title&gt;&lt;secondary-title&gt;IEEE/ACM Transactions on Computational Biology and Bioinformatics&lt;/secondary-title&gt;&lt;/titles&gt;&lt;periodical&gt;&lt;full-title&gt;IEEE/ACM Transactions on Computational Biology and Bioinformatics&lt;/full-title&gt;&lt;/periodical&gt;&lt;pages&gt;113-122&lt;/pages&gt;&lt;volume&gt;9&lt;/volume&gt;&lt;number&gt;1&lt;/number&gt;&lt;dates&gt;&lt;year&gt;2012&lt;/year&gt;&lt;/dates&gt;&lt;isbn&gt;1557-9964&lt;/isbn&gt;&lt;urls&gt;&lt;/urls&gt;&lt;electronic-resource-num&gt;10.1109/TCBB.2011.76&lt;/electronic-resource-num&gt;&lt;/record&gt;&lt;/Cite&gt;&lt;/EndNote&gt;</w:instrText>
      </w:r>
      <w:r>
        <w:rPr>
          <w:rFonts w:ascii="Arial" w:hAnsi="Arial" w:cs="Arial"/>
        </w:rPr>
        <w:fldChar w:fldCharType="separate"/>
      </w:r>
      <w:r w:rsidR="00AD4024">
        <w:rPr>
          <w:rFonts w:ascii="Arial" w:hAnsi="Arial" w:cs="Arial"/>
          <w:noProof/>
        </w:rPr>
        <w:t>[10]</w:t>
      </w:r>
      <w:r>
        <w:rPr>
          <w:rFonts w:ascii="Arial" w:hAnsi="Arial" w:cs="Arial"/>
        </w:rPr>
        <w:fldChar w:fldCharType="end"/>
      </w:r>
      <w:r w:rsidR="00C233A6">
        <w:rPr>
          <w:rFonts w:ascii="Arial" w:hAnsi="Arial" w:cs="Arial"/>
        </w:rPr>
        <w:t xml:space="preserve"> &lt;6 </w:t>
      </w:r>
      <w:r w:rsidR="00C233A6" w:rsidRPr="00C233A6">
        <w:rPr>
          <w:rFonts w:ascii="Arial" w:hAnsi="Arial" w:cs="Arial"/>
        </w:rPr>
        <w:t xml:space="preserve">is ref </w:t>
      </w:r>
      <w:proofErr w:type="spellStart"/>
      <w:r w:rsidR="00C233A6" w:rsidRPr="00C233A6">
        <w:rPr>
          <w:rFonts w:ascii="Arial" w:hAnsi="Arial" w:cs="Arial"/>
        </w:rPr>
        <w:t>naar</w:t>
      </w:r>
      <w:proofErr w:type="spellEnd"/>
      <w:r w:rsidR="00C233A6" w:rsidRPr="00C233A6">
        <w:rPr>
          <w:rFonts w:ascii="Arial" w:hAnsi="Arial" w:cs="Arial"/>
        </w:rPr>
        <w:t xml:space="preserve"> True Allele? </w:t>
      </w:r>
      <w:r w:rsidR="00C233A6" w:rsidRPr="00C233A6">
        <w:rPr>
          <w:rFonts w:ascii="Arial" w:hAnsi="Arial" w:cs="Arial"/>
          <w:lang w:val="nl-NL"/>
        </w:rPr>
        <w:t xml:space="preserve">Dat is een </w:t>
      </w:r>
      <w:proofErr w:type="gramStart"/>
      <w:r w:rsidR="00C233A6" w:rsidRPr="00C233A6">
        <w:rPr>
          <w:rFonts w:ascii="Arial" w:hAnsi="Arial" w:cs="Arial"/>
          <w:lang w:val="nl-NL"/>
        </w:rPr>
        <w:t>PG system</w:t>
      </w:r>
      <w:proofErr w:type="gramEnd"/>
      <w:r w:rsidR="00C233A6" w:rsidRPr="00C233A6">
        <w:rPr>
          <w:rFonts w:ascii="Arial" w:hAnsi="Arial" w:cs="Arial"/>
          <w:lang w:val="nl-NL"/>
        </w:rPr>
        <w:t>, geen NOC model. Ik mis hier nog een aantal refs. Aangeven dat je een paar voorbeelden geeft of een completere lijst met referenties geven. Als je het laatste wilt dan kan ik het wel aanvullen.</w:t>
      </w:r>
      <w:proofErr w:type="gramStart"/>
      <w:r w:rsidR="00C233A6" w:rsidRPr="00C233A6">
        <w:rPr>
          <w:rFonts w:ascii="Arial" w:hAnsi="Arial" w:cs="Arial"/>
          <w:lang w:val="nl-NL"/>
        </w:rPr>
        <w:t xml:space="preserve">&gt; </w:t>
      </w:r>
      <w:r w:rsidRPr="00A62A14">
        <w:rPr>
          <w:rFonts w:ascii="Arial" w:hAnsi="Arial" w:cs="Arial"/>
          <w:lang w:val="en-US"/>
        </w:rPr>
        <w:t>.</w:t>
      </w:r>
      <w:proofErr w:type="gramEnd"/>
      <w:r w:rsidRPr="00A62A14">
        <w:rPr>
          <w:rFonts w:ascii="Arial" w:hAnsi="Arial" w:cs="Arial"/>
          <w:lang w:val="en-US"/>
        </w:rPr>
        <w:t xml:space="preserve"> </w:t>
      </w:r>
      <w:r>
        <w:rPr>
          <w:rFonts w:ascii="Arial" w:hAnsi="Arial" w:cs="Arial"/>
        </w:rPr>
        <w:t>From the multitude of models to estimate the NOC, machine learning models have shown to outperform standard methods on both accuracy and speed</w:t>
      </w:r>
      <w:r w:rsidR="00810D01">
        <w:rPr>
          <w:rFonts w:ascii="Arial" w:hAnsi="Arial" w:cs="Arial"/>
        </w:rPr>
        <w:t xml:space="preserve"> </w:t>
      </w:r>
      <w:r w:rsidR="00810D01">
        <w:rPr>
          <w:rFonts w:ascii="Arial" w:hAnsi="Arial" w:cs="Arial"/>
        </w:rPr>
        <w:fldChar w:fldCharType="begin">
          <w:fldData xml:space="preserve">PEVuZE5vdGU+PENpdGU+PEF1dGhvcj5CZW5zY2hvcDwvQXV0aG9yPjxZZWFyPjIwMTk8L1llYXI+
PFJlY051bT4yPC9SZWNOdW0+PERpc3BsYXlUZXh0PlsxMSwgMTJ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CZW5zY2hvcDwvQXV0aG9yPjxZZWFyPjIwMTk8L1llYXI+
PFJlY051bT4yPC9SZWNOdW0+PERpc3BsYXlUZXh0PlsxMSwgMTJ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810D01">
        <w:rPr>
          <w:rFonts w:ascii="Arial" w:hAnsi="Arial" w:cs="Arial"/>
        </w:rPr>
        <w:fldChar w:fldCharType="separate"/>
      </w:r>
      <w:r w:rsidR="00AD4024">
        <w:rPr>
          <w:rFonts w:ascii="Arial" w:hAnsi="Arial" w:cs="Arial"/>
          <w:noProof/>
        </w:rPr>
        <w:t>[11, 12]</w:t>
      </w:r>
      <w:r w:rsidR="00810D01">
        <w:rPr>
          <w:rFonts w:ascii="Arial" w:hAnsi="Arial" w:cs="Arial"/>
        </w:rPr>
        <w:fldChar w:fldCharType="end"/>
      </w:r>
      <w:r w:rsidR="00810D01">
        <w:rPr>
          <w:rFonts w:ascii="Arial" w:hAnsi="Arial" w:cs="Arial"/>
        </w:rPr>
        <w:t xml:space="preserve">. </w:t>
      </w:r>
      <w:r w:rsidR="00A760F8">
        <w:rPr>
          <w:rFonts w:ascii="Arial" w:hAnsi="Arial" w:cs="Arial"/>
        </w:rPr>
        <w:t>However, machine learning algorithms are often considered to be black-boxes</w:t>
      </w:r>
      <w:r w:rsidR="00936DEA">
        <w:rPr>
          <w:rFonts w:ascii="Arial" w:hAnsi="Arial" w:cs="Arial"/>
        </w:rPr>
        <w:t xml:space="preserve"> </w:t>
      </w:r>
      <w:r w:rsidR="00936DEA">
        <w:rPr>
          <w:rFonts w:ascii="Arial" w:hAnsi="Arial" w:cs="Arial"/>
        </w:rPr>
        <w:fldChar w:fldCharType="begin">
          <w:fldData xml:space="preserve">PEVuZE5vdGU+PENpdGU+PEF1dGhvcj5NaXR0ZWxzdGFkdDwvQXV0aG9yPjxZZWFyPjIwMTg8L1ll
YXI+PFJlY051bT4xOTg8L1JlY051bT48RGlzcGxheVRleHQ+WzEzLTE5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NaXR0ZWxzdGFkdDwvQXV0aG9yPjxZZWFyPjIwMTg8L1ll
YXI+PFJlY051bT4xOTg8L1JlY051bT48RGlzcGxheVRleHQ+WzEzLTE5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936DEA">
        <w:rPr>
          <w:rFonts w:ascii="Arial" w:hAnsi="Arial" w:cs="Arial"/>
        </w:rPr>
        <w:fldChar w:fldCharType="separate"/>
      </w:r>
      <w:r w:rsidR="00AD4024">
        <w:rPr>
          <w:rFonts w:ascii="Arial" w:hAnsi="Arial" w:cs="Arial"/>
          <w:noProof/>
        </w:rPr>
        <w:t>[13-19]</w:t>
      </w:r>
      <w:r w:rsidR="00936DEA">
        <w:rPr>
          <w:rFonts w:ascii="Arial" w:hAnsi="Arial" w:cs="Arial"/>
        </w:rPr>
        <w:fldChar w:fldCharType="end"/>
      </w:r>
      <w:r w:rsidR="00A760F8">
        <w:rPr>
          <w:rFonts w:ascii="Arial" w:hAnsi="Arial" w:cs="Arial"/>
        </w:rPr>
        <w:t xml:space="preserve">, as </w:t>
      </w:r>
      <w:r w:rsidR="007F713E">
        <w:rPr>
          <w:rFonts w:ascii="Arial" w:hAnsi="Arial" w:cs="Arial"/>
        </w:rPr>
        <w:t>predictions</w:t>
      </w:r>
      <w:r w:rsidR="00A760F8">
        <w:rPr>
          <w:rFonts w:ascii="Arial" w:hAnsi="Arial" w:cs="Arial"/>
        </w:rPr>
        <w:t xml:space="preserve"> are made based on generalization from training data, </w:t>
      </w:r>
      <w:r w:rsidR="00A760F8">
        <w:rPr>
          <w:rFonts w:ascii="Arial" w:hAnsi="Arial" w:cs="Arial"/>
        </w:rPr>
        <w:lastRenderedPageBreak/>
        <w:t xml:space="preserve">but the exact mechanism </w:t>
      </w:r>
      <w:r w:rsidR="00D073C7">
        <w:rPr>
          <w:rFonts w:ascii="Arial" w:hAnsi="Arial" w:cs="Arial"/>
        </w:rPr>
        <w:t>i</w:t>
      </w:r>
      <w:r w:rsidR="00A760F8">
        <w:rPr>
          <w:rFonts w:ascii="Arial" w:hAnsi="Arial" w:cs="Arial"/>
        </w:rPr>
        <w:t>s not easily understood. T</w:t>
      </w:r>
      <w:r w:rsidR="00810D01">
        <w:rPr>
          <w:rFonts w:ascii="Arial" w:hAnsi="Arial" w:cs="Arial"/>
        </w:rPr>
        <w:t>his raise</w:t>
      </w:r>
      <w:r w:rsidR="00C605B1">
        <w:rPr>
          <w:rFonts w:ascii="Arial" w:hAnsi="Arial" w:cs="Arial"/>
        </w:rPr>
        <w:t>s</w:t>
      </w:r>
      <w:r w:rsidR="00810D01">
        <w:rPr>
          <w:rFonts w:ascii="Arial" w:hAnsi="Arial" w:cs="Arial"/>
        </w:rPr>
        <w:t xml:space="preserve"> the question of </w:t>
      </w:r>
      <w:r w:rsidR="00C605B1">
        <w:rPr>
          <w:rFonts w:ascii="Arial" w:hAnsi="Arial" w:cs="Arial"/>
        </w:rPr>
        <w:t xml:space="preserve">how to make </w:t>
      </w:r>
      <w:r w:rsidR="00810D01">
        <w:rPr>
          <w:rFonts w:ascii="Arial" w:hAnsi="Arial" w:cs="Arial"/>
        </w:rPr>
        <w:t xml:space="preserve">these predictions understandable. </w:t>
      </w:r>
      <w:r w:rsidR="00436BE6">
        <w:rPr>
          <w:rFonts w:ascii="Arial" w:hAnsi="Arial" w:cs="Arial"/>
        </w:rPr>
        <w:t xml:space="preserve">Without explanations, </w:t>
      </w:r>
      <w:r w:rsidR="00C233A6">
        <w:rPr>
          <w:rFonts w:ascii="Arial" w:hAnsi="Arial" w:cs="Arial"/>
        </w:rPr>
        <w:t xml:space="preserve">it is challenging for </w:t>
      </w:r>
      <w:r w:rsidR="00436BE6">
        <w:rPr>
          <w:rFonts w:ascii="Arial" w:hAnsi="Arial" w:cs="Arial"/>
        </w:rPr>
        <w:t xml:space="preserve">experts </w:t>
      </w:r>
      <w:r w:rsidR="00C233A6">
        <w:rPr>
          <w:rFonts w:ascii="Arial" w:hAnsi="Arial" w:cs="Arial"/>
        </w:rPr>
        <w:t>to</w:t>
      </w:r>
      <w:r w:rsidR="00436BE6">
        <w:rPr>
          <w:rFonts w:ascii="Arial" w:hAnsi="Arial" w:cs="Arial"/>
        </w:rPr>
        <w:t xml:space="preserve"> determine if they should trust the prediction or not. </w:t>
      </w:r>
      <w:r w:rsidR="00641043">
        <w:rPr>
          <w:rFonts w:ascii="Arial" w:hAnsi="Arial" w:cs="Arial"/>
        </w:rPr>
        <w:t>With more information, it might also be easier to defend why a certain NOC was</w:t>
      </w:r>
      <w:r w:rsidR="00A760F8">
        <w:rPr>
          <w:rFonts w:ascii="Arial" w:hAnsi="Arial" w:cs="Arial"/>
        </w:rPr>
        <w:t xml:space="preserve"> chosen </w:t>
      </w:r>
      <w:r w:rsidR="00907D68">
        <w:rPr>
          <w:rFonts w:ascii="Arial" w:hAnsi="Arial" w:cs="Arial"/>
        </w:rPr>
        <w:t>over the other</w:t>
      </w:r>
      <w:r w:rsidR="00641043">
        <w:rPr>
          <w:rFonts w:ascii="Arial" w:hAnsi="Arial" w:cs="Arial"/>
        </w:rPr>
        <w:t>.</w:t>
      </w:r>
    </w:p>
    <w:p w14:paraId="345A25D6" w14:textId="0DC9C86B" w:rsidR="009521D5" w:rsidRDefault="00C605B1" w:rsidP="00B720DB">
      <w:pPr>
        <w:pStyle w:val="Geenafstand"/>
        <w:spacing w:line="360" w:lineRule="auto"/>
        <w:ind w:firstLine="360"/>
        <w:rPr>
          <w:rFonts w:ascii="Arial" w:hAnsi="Arial" w:cs="Arial"/>
        </w:rPr>
      </w:pPr>
      <w:r>
        <w:rPr>
          <w:rFonts w:ascii="Arial" w:hAnsi="Arial" w:cs="Arial"/>
        </w:rPr>
        <w:t xml:space="preserve">A method using a </w:t>
      </w:r>
      <w:r w:rsidR="00436BE6">
        <w:rPr>
          <w:rFonts w:ascii="Arial" w:hAnsi="Arial" w:cs="Arial"/>
        </w:rPr>
        <w:t xml:space="preserve">decision tree was presented </w:t>
      </w:r>
      <w:r>
        <w:rPr>
          <w:rFonts w:ascii="Arial" w:hAnsi="Arial" w:cs="Arial"/>
        </w:rPr>
        <w:t xml:space="preserve">as a more transparent way to use machine learning </w:t>
      </w:r>
      <w:r w:rsidR="00436BE6">
        <w:rPr>
          <w:rFonts w:ascii="Arial" w:hAnsi="Arial" w:cs="Arial"/>
        </w:rPr>
        <w:fldChar w:fldCharType="begin"/>
      </w:r>
      <w:r w:rsidR="00AD4024">
        <w:rPr>
          <w:rFonts w:ascii="Arial" w:hAnsi="Arial" w:cs="Arial"/>
        </w:rPr>
        <w:instrText xml:space="preserve"> ADDIN EN.CITE &lt;EndNote&gt;&lt;Cite&gt;&lt;Author&gt;Kruijver&lt;/Author&gt;&lt;RecNum&gt;70&lt;/RecNum&gt;&lt;DisplayText&gt;[2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Pr>
          <w:rFonts w:ascii="Arial" w:hAnsi="Arial" w:cs="Arial"/>
        </w:rPr>
        <w:fldChar w:fldCharType="separate"/>
      </w:r>
      <w:r w:rsidR="00AD4024">
        <w:rPr>
          <w:rFonts w:ascii="Arial" w:hAnsi="Arial" w:cs="Arial"/>
          <w:noProof/>
        </w:rPr>
        <w:t>[20]</w:t>
      </w:r>
      <w:r w:rsidR="00436BE6">
        <w:rPr>
          <w:rFonts w:ascii="Arial" w:hAnsi="Arial" w:cs="Arial"/>
        </w:rPr>
        <w:fldChar w:fldCharType="end"/>
      </w:r>
      <w:r w:rsidR="00436BE6">
        <w:rPr>
          <w:rFonts w:ascii="Arial" w:hAnsi="Arial" w:cs="Arial"/>
        </w:rPr>
        <w:t xml:space="preserve">. However, </w:t>
      </w:r>
      <w:r>
        <w:rPr>
          <w:rFonts w:ascii="Arial" w:hAnsi="Arial" w:cs="Arial"/>
        </w:rPr>
        <w:t xml:space="preserve">using a simple model such as a decision tree leads to </w:t>
      </w:r>
      <w:r w:rsidR="00436BE6">
        <w:rPr>
          <w:rFonts w:ascii="Arial" w:hAnsi="Arial" w:cs="Arial"/>
        </w:rPr>
        <w:t>less accurate predictions</w:t>
      </w:r>
      <w:r>
        <w:rPr>
          <w:rFonts w:ascii="Arial" w:hAnsi="Arial" w:cs="Arial"/>
        </w:rPr>
        <w:t xml:space="preserve">; </w:t>
      </w:r>
      <w:r w:rsidR="00CB38FB">
        <w:rPr>
          <w:rFonts w:ascii="Arial" w:hAnsi="Arial" w:cs="Arial"/>
        </w:rPr>
        <w:t>they reported a</w:t>
      </w:r>
      <w:r>
        <w:rPr>
          <w:rFonts w:ascii="Arial" w:hAnsi="Arial" w:cs="Arial"/>
        </w:rPr>
        <w:t xml:space="preserve"> difference of over 10% as compared to a random forest. </w:t>
      </w:r>
      <w:r w:rsidR="009521D5">
        <w:rPr>
          <w:rFonts w:ascii="Arial" w:hAnsi="Arial" w:cs="Arial"/>
        </w:rPr>
        <w:t>This method also relies heavily on filtering of artefacts, for which another decision tree is used. The data used in this study is also derived from a small number of dono</w:t>
      </w:r>
      <w:r w:rsidR="002266DB">
        <w:rPr>
          <w:rFonts w:ascii="Arial" w:hAnsi="Arial" w:cs="Arial"/>
        </w:rPr>
        <w:t xml:space="preserve">rs, which means that there is little diversity </w:t>
      </w:r>
      <w:r w:rsidR="00CB38FB">
        <w:rPr>
          <w:rFonts w:ascii="Arial" w:hAnsi="Arial" w:cs="Arial"/>
        </w:rPr>
        <w:t xml:space="preserve">and less complexity in the data. If more complex data is used, the performance of a simple model decreases even further. More </w:t>
      </w:r>
      <w:r w:rsidR="0045309D">
        <w:rPr>
          <w:rFonts w:ascii="Arial" w:hAnsi="Arial" w:cs="Arial"/>
        </w:rPr>
        <w:t xml:space="preserve">complex predictors are more suited to handle such data. But how can we explain predictions by more complicated models? The field of </w:t>
      </w:r>
      <w:proofErr w:type="spellStart"/>
      <w:r w:rsidR="0045309D">
        <w:rPr>
          <w:rFonts w:ascii="Arial" w:hAnsi="Arial" w:cs="Arial"/>
        </w:rPr>
        <w:t>eXplainable</w:t>
      </w:r>
      <w:proofErr w:type="spellEnd"/>
      <w:r w:rsidR="0045309D">
        <w:rPr>
          <w:rFonts w:ascii="Arial" w:hAnsi="Arial" w:cs="Arial"/>
        </w:rPr>
        <w:t xml:space="preserve"> Artificial Intelligence (XAI) has become increasingly important for any application of machine learning models. We aim to provide some basic insight into this discipline before diving into how it can be applied to this domain.</w:t>
      </w:r>
    </w:p>
    <w:p w14:paraId="2BC4DAF8" w14:textId="77777777" w:rsidR="001E0CB5" w:rsidRDefault="001E0CB5" w:rsidP="001E0CB5">
      <w:pPr>
        <w:pStyle w:val="Geenafstand"/>
        <w:spacing w:line="360" w:lineRule="auto"/>
        <w:ind w:left="360"/>
        <w:rPr>
          <w:rFonts w:ascii="Arial" w:hAnsi="Arial" w:cs="Arial"/>
          <w:b/>
        </w:rPr>
      </w:pPr>
    </w:p>
    <w:p w14:paraId="0090C34B" w14:textId="77777777" w:rsidR="001E0CB5" w:rsidRDefault="001E0CB5" w:rsidP="00F818A5">
      <w:pPr>
        <w:pStyle w:val="Geenafstand"/>
        <w:numPr>
          <w:ilvl w:val="1"/>
          <w:numId w:val="8"/>
        </w:numPr>
        <w:spacing w:line="360" w:lineRule="auto"/>
        <w:rPr>
          <w:rFonts w:ascii="Arial" w:hAnsi="Arial" w:cs="Arial"/>
          <w:i/>
        </w:rPr>
      </w:pPr>
      <w:proofErr w:type="spellStart"/>
      <w:r>
        <w:rPr>
          <w:rFonts w:ascii="Arial" w:hAnsi="Arial" w:cs="Arial"/>
          <w:i/>
        </w:rPr>
        <w:t>eXplainable</w:t>
      </w:r>
      <w:proofErr w:type="spellEnd"/>
      <w:r>
        <w:rPr>
          <w:rFonts w:ascii="Arial" w:hAnsi="Arial" w:cs="Arial"/>
          <w:i/>
        </w:rPr>
        <w:t xml:space="preserve"> Artificial Intelligence</w:t>
      </w:r>
    </w:p>
    <w:p w14:paraId="30542184" w14:textId="7510B34B" w:rsidR="00391980" w:rsidRDefault="00510FA8" w:rsidP="00183D51">
      <w:pPr>
        <w:pStyle w:val="Geenafstand"/>
        <w:spacing w:line="360" w:lineRule="auto"/>
        <w:ind w:firstLine="360"/>
        <w:rPr>
          <w:rFonts w:ascii="Arial" w:hAnsi="Arial" w:cs="Arial"/>
        </w:rPr>
      </w:pPr>
      <w:r>
        <w:rPr>
          <w:rFonts w:ascii="Arial" w:hAnsi="Arial" w:cs="Arial"/>
        </w:rPr>
        <w:t>One of the main flaws of more complex (deep) machine learning algorithms is their lack of transparency</w:t>
      </w:r>
      <w:r w:rsidR="00391980">
        <w:rPr>
          <w:rFonts w:ascii="Arial" w:hAnsi="Arial" w:cs="Arial"/>
        </w:rPr>
        <w:t xml:space="preserve"> </w:t>
      </w:r>
      <w:r w:rsidR="00391980">
        <w:rPr>
          <w:rFonts w:ascii="Arial" w:hAnsi="Arial" w:cs="Arial"/>
        </w:rPr>
        <w:fldChar w:fldCharType="begin">
          <w:fldData xml:space="preserve">PEVuZE5vdGU+PENpdGU+PEF1dGhvcj5NaXR0ZWxzdGFkdDwvQXV0aG9yPjxZZWFyPjIwMTg8L1ll
YXI+PFJlY051bT4xOTg8L1JlY051bT48RGlzcGxheVRleHQ+WzEzLTE5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NaXR0ZWxzdGFkdDwvQXV0aG9yPjxZZWFyPjIwMTg8L1ll
YXI+PFJlY051bT4xOTg8L1JlY051bT48RGlzcGxheVRleHQ+WzEzLTE5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391980">
        <w:rPr>
          <w:rFonts w:ascii="Arial" w:hAnsi="Arial" w:cs="Arial"/>
        </w:rPr>
        <w:fldChar w:fldCharType="separate"/>
      </w:r>
      <w:r w:rsidR="00AD4024">
        <w:rPr>
          <w:rFonts w:ascii="Arial" w:hAnsi="Arial" w:cs="Arial"/>
          <w:noProof/>
        </w:rPr>
        <w:t>[13-19]</w:t>
      </w:r>
      <w:r w:rsidR="00391980">
        <w:rPr>
          <w:rFonts w:ascii="Arial" w:hAnsi="Arial" w:cs="Arial"/>
        </w:rPr>
        <w:fldChar w:fldCharType="end"/>
      </w:r>
      <w:r>
        <w:rPr>
          <w:rFonts w:ascii="Arial" w:hAnsi="Arial" w:cs="Arial"/>
        </w:rPr>
        <w:t xml:space="preserve">. They are often described as “black-boxes” as humans cannot easily discern exactly how the model functions and why it comes to its conclusions. </w:t>
      </w:r>
      <w:r w:rsidR="00391980">
        <w:rPr>
          <w:rFonts w:ascii="Arial" w:hAnsi="Arial" w:cs="Arial"/>
        </w:rPr>
        <w:t xml:space="preserve">From this demand for explanations, the field of </w:t>
      </w:r>
      <w:proofErr w:type="spellStart"/>
      <w:r w:rsidR="00391980" w:rsidRPr="001E0CB5">
        <w:rPr>
          <w:rFonts w:ascii="Arial" w:hAnsi="Arial" w:cs="Arial"/>
        </w:rPr>
        <w:t>eXplainable</w:t>
      </w:r>
      <w:proofErr w:type="spellEnd"/>
      <w:r w:rsidR="00391980" w:rsidRPr="001E0CB5">
        <w:rPr>
          <w:rFonts w:ascii="Arial" w:hAnsi="Arial" w:cs="Arial"/>
        </w:rPr>
        <w:t xml:space="preserve"> Artificial Intelligence</w:t>
      </w:r>
      <w:r w:rsidR="00391980">
        <w:rPr>
          <w:rFonts w:ascii="Arial" w:hAnsi="Arial" w:cs="Arial"/>
        </w:rPr>
        <w:t xml:space="preserve"> (XAI) emerged. The European Commission recently underlined the importance of </w:t>
      </w:r>
      <w:r w:rsidR="00391980" w:rsidRPr="00391980">
        <w:rPr>
          <w:rFonts w:ascii="Arial" w:hAnsi="Arial" w:cs="Arial"/>
        </w:rPr>
        <w:t>explainability</w:t>
      </w:r>
      <w:r w:rsidR="00391980">
        <w:rPr>
          <w:rFonts w:ascii="Arial" w:hAnsi="Arial" w:cs="Arial"/>
        </w:rPr>
        <w:t xml:space="preserve"> in a proposal for rules on AI systems in higher-risk settings such as law</w:t>
      </w:r>
      <w:r w:rsidR="00183D51">
        <w:rPr>
          <w:rFonts w:ascii="Arial" w:hAnsi="Arial" w:cs="Arial"/>
        </w:rPr>
        <w:t xml:space="preserve"> </w:t>
      </w:r>
      <w:r w:rsidR="00183D51">
        <w:rPr>
          <w:rFonts w:ascii="Arial" w:hAnsi="Arial" w:cs="Arial"/>
        </w:rPr>
        <w:fldChar w:fldCharType="begin"/>
      </w:r>
      <w:r w:rsidR="00AD4024">
        <w:rPr>
          <w:rFonts w:ascii="Arial" w:hAnsi="Arial" w:cs="Arial"/>
        </w:rPr>
        <w:instrText xml:space="preserve"> ADDIN EN.CITE &lt;EndNote&gt;&lt;Cite&gt;&lt;Author&gt;Commision&lt;/Author&gt;&lt;Year&gt;2021&lt;/Year&gt;&lt;RecNum&gt;217&lt;/RecNum&gt;&lt;DisplayText&gt;[21]&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183D51">
        <w:rPr>
          <w:rFonts w:ascii="Arial" w:hAnsi="Arial" w:cs="Arial"/>
        </w:rPr>
        <w:fldChar w:fldCharType="separate"/>
      </w:r>
      <w:r w:rsidR="00AD4024">
        <w:rPr>
          <w:rFonts w:ascii="Arial" w:hAnsi="Arial" w:cs="Arial"/>
          <w:noProof/>
        </w:rPr>
        <w:t>[21]</w:t>
      </w:r>
      <w:r w:rsidR="00183D51">
        <w:rPr>
          <w:rFonts w:ascii="Arial" w:hAnsi="Arial" w:cs="Arial"/>
        </w:rPr>
        <w:fldChar w:fldCharType="end"/>
      </w:r>
      <w:r w:rsidR="00183D51">
        <w:rPr>
          <w:rFonts w:ascii="Arial" w:hAnsi="Arial" w:cs="Arial"/>
        </w:rPr>
        <w:t>. Though NOC estimation does not directly influence the DNA donors without involvement of human experts, these experts can be better informed about the AI system that they might let influence their decision.</w:t>
      </w:r>
    </w:p>
    <w:p w14:paraId="35D4FA3B" w14:textId="1A5FD10D" w:rsidR="006F4C94" w:rsidRDefault="00181DA3" w:rsidP="006F4C94">
      <w:pPr>
        <w:pStyle w:val="Geenafstand"/>
        <w:spacing w:line="360" w:lineRule="auto"/>
        <w:rPr>
          <w:rFonts w:ascii="Arial" w:hAnsi="Arial" w:cs="Arial"/>
        </w:rPr>
      </w:pPr>
      <w:r>
        <w:rPr>
          <w:rFonts w:ascii="Arial" w:hAnsi="Arial" w:cs="Arial"/>
        </w:rPr>
        <w:t>Machine learning models roughly fall into two categories</w:t>
      </w:r>
      <w:r w:rsidR="00C40357">
        <w:rPr>
          <w:rFonts w:ascii="Arial" w:hAnsi="Arial" w:cs="Arial"/>
        </w:rPr>
        <w:t xml:space="preserve"> when it comes to how interpretable they are</w:t>
      </w:r>
      <w:r>
        <w:rPr>
          <w:rFonts w:ascii="Arial" w:hAnsi="Arial" w:cs="Arial"/>
        </w:rPr>
        <w:t>; transparent- and black-box models. With transparent models, one can derive the exact steps taken to arrive from input features to an output</w:t>
      </w:r>
      <w:r w:rsidR="00C40357">
        <w:rPr>
          <w:rFonts w:ascii="Arial" w:hAnsi="Arial" w:cs="Arial"/>
        </w:rPr>
        <w:t xml:space="preserve"> within reasonable time </w:t>
      </w:r>
      <w:r w:rsidR="00C40357">
        <w:rPr>
          <w:rFonts w:ascii="Arial" w:hAnsi="Arial" w:cs="Arial"/>
        </w:rPr>
        <w:fldChar w:fldCharType="begin">
          <w:fldData xml:space="preserve">PEVuZE5vdGU+PENpdGU+PEF1dGhvcj5CYXJyZWRvIEFycmlldGE8L0F1dGhvcj48WWVhcj4yMDIw
PC9ZZWFyPjxSZWNOdW0+OTM8L1JlY051bT48RGlzcGxheVRleHQ+WzE2LCAxN1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CYXJyZWRvIEFycmlldGE8L0F1dGhvcj48WWVhcj4yMDIw
PC9ZZWFyPjxSZWNOdW0+OTM8L1JlY051bT48RGlzcGxheVRleHQ+WzE2LCAxN1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C40357">
        <w:rPr>
          <w:rFonts w:ascii="Arial" w:hAnsi="Arial" w:cs="Arial"/>
        </w:rPr>
        <w:fldChar w:fldCharType="separate"/>
      </w:r>
      <w:r w:rsidR="00AD4024">
        <w:rPr>
          <w:rFonts w:ascii="Arial" w:hAnsi="Arial" w:cs="Arial"/>
          <w:noProof/>
        </w:rPr>
        <w:t>[16, 17]</w:t>
      </w:r>
      <w:r w:rsidR="00C40357">
        <w:rPr>
          <w:rFonts w:ascii="Arial" w:hAnsi="Arial" w:cs="Arial"/>
        </w:rPr>
        <w:fldChar w:fldCharType="end"/>
      </w:r>
      <w:r>
        <w:rPr>
          <w:rFonts w:ascii="Arial" w:hAnsi="Arial" w:cs="Arial"/>
        </w:rPr>
        <w:t>. A</w:t>
      </w:r>
      <w:r w:rsidR="0045309D">
        <w:rPr>
          <w:rFonts w:ascii="Arial" w:hAnsi="Arial" w:cs="Arial"/>
        </w:rPr>
        <w:t xml:space="preserve"> decision tree could be considered a transparent model, </w:t>
      </w:r>
      <w:r>
        <w:rPr>
          <w:rFonts w:ascii="Arial" w:hAnsi="Arial" w:cs="Arial"/>
        </w:rPr>
        <w:t xml:space="preserve">since it shows each decision made for </w:t>
      </w:r>
      <w:r w:rsidR="00D073C7">
        <w:rPr>
          <w:rFonts w:ascii="Arial" w:hAnsi="Arial" w:cs="Arial"/>
        </w:rPr>
        <w:t>any</w:t>
      </w:r>
      <w:r>
        <w:rPr>
          <w:rFonts w:ascii="Arial" w:hAnsi="Arial" w:cs="Arial"/>
        </w:rPr>
        <w:t xml:space="preserve"> input to reach a prediction. </w:t>
      </w:r>
    </w:p>
    <w:p w14:paraId="53EB159B" w14:textId="47FBED1C" w:rsidR="0045309D" w:rsidRDefault="00181DA3" w:rsidP="000A0DD0">
      <w:pPr>
        <w:pStyle w:val="Geenafstand"/>
        <w:spacing w:line="360" w:lineRule="auto"/>
        <w:ind w:firstLine="360"/>
        <w:rPr>
          <w:rFonts w:ascii="Arial" w:hAnsi="Arial" w:cs="Arial"/>
        </w:rPr>
      </w:pPr>
      <w:r>
        <w:rPr>
          <w:rFonts w:ascii="Arial" w:hAnsi="Arial" w:cs="Arial"/>
        </w:rPr>
        <w:t>This transparency is limited by the size, the complexity and components of the algorithm. In the example of the decision tree, it cannot be too large</w:t>
      </w:r>
      <w:r w:rsidR="005064C5">
        <w:rPr>
          <w:rFonts w:ascii="Arial" w:hAnsi="Arial" w:cs="Arial"/>
        </w:rPr>
        <w:t xml:space="preserve">, make decisions based on complicated conditions, or use variables that are not easily understood. </w:t>
      </w:r>
      <w:r w:rsidR="00D073C7">
        <w:rPr>
          <w:rFonts w:ascii="Arial" w:hAnsi="Arial" w:cs="Arial"/>
        </w:rPr>
        <w:t>Once</w:t>
      </w:r>
      <w:r w:rsidR="004C4CC5">
        <w:rPr>
          <w:rFonts w:ascii="Arial" w:hAnsi="Arial" w:cs="Arial"/>
        </w:rPr>
        <w:t xml:space="preserve"> all of</w:t>
      </w:r>
      <w:r w:rsidR="00D073C7">
        <w:rPr>
          <w:rFonts w:ascii="Arial" w:hAnsi="Arial" w:cs="Arial"/>
        </w:rPr>
        <w:t xml:space="preserve"> these conditions are violated, a model becomes </w:t>
      </w:r>
      <w:r w:rsidR="00D7708E">
        <w:rPr>
          <w:rFonts w:ascii="Arial" w:hAnsi="Arial" w:cs="Arial"/>
        </w:rPr>
        <w:t xml:space="preserve">a </w:t>
      </w:r>
      <w:r w:rsidR="00D073C7">
        <w:rPr>
          <w:rFonts w:ascii="Arial" w:hAnsi="Arial" w:cs="Arial"/>
        </w:rPr>
        <w:t xml:space="preserve">black-box. It then requires post-hoc explanations, which are generated after the underlying model has been optimized. To achieve this explanation, we can </w:t>
      </w:r>
      <w:r w:rsidR="00C40357">
        <w:rPr>
          <w:rFonts w:ascii="Arial" w:hAnsi="Arial" w:cs="Arial"/>
        </w:rPr>
        <w:t xml:space="preserve">choose to </w:t>
      </w:r>
      <w:r w:rsidR="00D073C7">
        <w:rPr>
          <w:rFonts w:ascii="Arial" w:hAnsi="Arial" w:cs="Arial"/>
        </w:rPr>
        <w:t xml:space="preserve">leverage some structures of the model, or create a model-agnostic explanation. </w:t>
      </w:r>
      <w:r w:rsidR="00C40357">
        <w:rPr>
          <w:rFonts w:ascii="Arial" w:hAnsi="Arial" w:cs="Arial"/>
        </w:rPr>
        <w:t xml:space="preserve">Model-agnostic explanations do not make any assumptions of the type </w:t>
      </w:r>
      <w:r w:rsidR="00C40357">
        <w:rPr>
          <w:rFonts w:ascii="Arial" w:hAnsi="Arial" w:cs="Arial"/>
        </w:rPr>
        <w:lastRenderedPageBreak/>
        <w:t>of model they are explaining. It is also important to determine the scope of the explanation. Either they refer to the entire model and its data such as the decision tree example (global), or to specific parts</w:t>
      </w:r>
      <w:r w:rsidR="00D7708E">
        <w:rPr>
          <w:rFonts w:ascii="Arial" w:hAnsi="Arial" w:cs="Arial"/>
        </w:rPr>
        <w:t xml:space="preserve"> of</w:t>
      </w:r>
      <w:r w:rsidR="00C40357">
        <w:rPr>
          <w:rFonts w:ascii="Arial" w:hAnsi="Arial" w:cs="Arial"/>
        </w:rPr>
        <w:t xml:space="preserve"> it (local) </w:t>
      </w:r>
      <w:r w:rsidR="00C40357">
        <w:rPr>
          <w:rFonts w:ascii="Arial" w:hAnsi="Arial" w:cs="Arial"/>
        </w:rPr>
        <w:fldChar w:fldCharType="begin">
          <w:fldData xml:space="preserve">PEVuZE5vdGU+PENpdGU+PEF1dGhvcj5NaXR0ZWxzdGFkdDwvQXV0aG9yPjxZZWFyPjIwMTg8L1ll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EdTwvQXV0aG9yPjxZZWFyPjIwMjA8L1llYXI+PFJlY051bT45NTwvUmVjTnVtPjxy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IyMDcxLTIyMDgwPC9wYWdlcz48dm9sdW1lPjExNjwvdm9sdW1lPjxu
dW1iZXI+NDQ8L251bWJlcj48ZGF0ZXM+PHllYXI+MjAxOTwveWVhcj48L2RhdGVzPjx3b3JrLXR5
cGU+QXJ0aWNsZTwvd29yay10eXBlPjx1cmxzPjxyZWxhdGVkLXVybHM+PHVybD5odHRwczovL3d3
dy5zY29wdXMuY29tL2lud2FyZC9yZWNvcmQudXJpP2VpZD0yLXMyLjAtODUwNzQyNzk0NDQmYW1w
O2RvaT0xMC4xMDczJTJmcG5hcy4xOTAwNjU0MTE2JmFtcDtwYXJ0bmVySUQ9NDAmYW1wO21kNT04
OTNmNmIyMjEwNGZhNjU3YzY2MTYxZWE5YmM0Y2ZjMjwvdXJsPjwvcmVsYXRlZC11cmxzPjwvdXJs
cz48ZWxlY3Ryb25pYy1yZXNvdXJjZS1udW0+MTAuMTA3My9wbmFzLjE5MDA2NTQxMTY8L2VsZWN0
cm9uaWMtcmVzb3VyY2UtbnVtPjxyZW1vdGUtZGF0YWJhc2UtbmFtZT5TY29wdXM8L3JlbW90ZS1k
YXRhYmFzZS1uYW1lPjwvcmVjb3JkPjwvQ2l0ZT48L0VuZE5vdGU+AG==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NaXR0ZWxzdGFkdDwvQXV0aG9yPjxZZWFyPjIwMTg8L1ll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EdTwvQXV0aG9yPjxZZWFyPjIwMjA8L1llYXI+PFJlY051bT45NTwvUmVjTnVtPjxy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IyMDcxLTIyMDgwPC9wYWdlcz48dm9sdW1lPjExNjwvdm9sdW1lPjxu
dW1iZXI+NDQ8L251bWJlcj48ZGF0ZXM+PHllYXI+MjAxOTwveWVhcj48L2RhdGVzPjx3b3JrLXR5
cGU+QXJ0aWNsZTwvd29yay10eXBlPjx1cmxzPjxyZWxhdGVkLXVybHM+PHVybD5odHRwczovL3d3
dy5zY29wdXMuY29tL2lud2FyZC9yZWNvcmQudXJpP2VpZD0yLXMyLjAtODUwNzQyNzk0NDQmYW1w
O2RvaT0xMC4xMDczJTJmcG5hcy4xOTAwNjU0MTE2JmFtcDtwYXJ0bmVySUQ9NDAmYW1wO21kNT04
OTNmNmIyMjEwNGZhNjU3YzY2MTYxZWE5YmM0Y2ZjMjwvdXJsPjwvcmVsYXRlZC11cmxzPjwvdXJs
cz48ZWxlY3Ryb25pYy1yZXNvdXJjZS1udW0+MTAuMTA3My9wbmFzLjE5MDA2NTQxMTY8L2VsZWN0
cm9uaWMtcmVzb3VyY2UtbnVtPjxyZW1vdGUtZGF0YWJhc2UtbmFtZT5TY29wdXM8L3JlbW90ZS1k
YXRhYmFzZS1uYW1lPjwvcmVjb3JkPjwvQ2l0ZT48L0VuZE5vdGU+AG==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C40357">
        <w:rPr>
          <w:rFonts w:ascii="Arial" w:hAnsi="Arial" w:cs="Arial"/>
        </w:rPr>
        <w:fldChar w:fldCharType="separate"/>
      </w:r>
      <w:r w:rsidR="00AD4024">
        <w:rPr>
          <w:rFonts w:ascii="Arial" w:hAnsi="Arial" w:cs="Arial"/>
          <w:noProof/>
        </w:rPr>
        <w:t>[13, 15-19, 22, 23]</w:t>
      </w:r>
      <w:r w:rsidR="00C40357">
        <w:rPr>
          <w:rFonts w:ascii="Arial" w:hAnsi="Arial" w:cs="Arial"/>
        </w:rPr>
        <w:fldChar w:fldCharType="end"/>
      </w:r>
      <w:r w:rsidR="00C40357">
        <w:rPr>
          <w:rFonts w:ascii="Arial" w:hAnsi="Arial" w:cs="Arial"/>
        </w:rPr>
        <w:t>.</w:t>
      </w:r>
      <w:r w:rsidR="004C4CC5">
        <w:rPr>
          <w:rFonts w:ascii="Arial" w:hAnsi="Arial" w:cs="Arial"/>
        </w:rPr>
        <w:t xml:space="preserve"> </w:t>
      </w:r>
      <w:r w:rsidR="00EA4165">
        <w:rPr>
          <w:rFonts w:ascii="Arial" w:hAnsi="Arial" w:cs="Arial"/>
        </w:rPr>
        <w:t xml:space="preserve">A local </w:t>
      </w:r>
      <w:r w:rsidR="0045309D">
        <w:rPr>
          <w:rFonts w:ascii="Arial" w:hAnsi="Arial" w:cs="Arial"/>
        </w:rPr>
        <w:t xml:space="preserve">explanation has the advantage that only information </w:t>
      </w:r>
      <w:r w:rsidR="00EA4165">
        <w:rPr>
          <w:rFonts w:ascii="Arial" w:hAnsi="Arial" w:cs="Arial"/>
        </w:rPr>
        <w:t>about</w:t>
      </w:r>
      <w:r w:rsidR="0045309D">
        <w:rPr>
          <w:rFonts w:ascii="Arial" w:hAnsi="Arial" w:cs="Arial"/>
        </w:rPr>
        <w:t xml:space="preserve"> the current decision is shown</w:t>
      </w:r>
      <w:r w:rsidR="00EA4165">
        <w:rPr>
          <w:rFonts w:ascii="Arial" w:hAnsi="Arial" w:cs="Arial"/>
        </w:rPr>
        <w:t>.</w:t>
      </w:r>
      <w:r w:rsidR="0045309D">
        <w:rPr>
          <w:rFonts w:ascii="Arial" w:hAnsi="Arial" w:cs="Arial"/>
        </w:rPr>
        <w:t xml:space="preserve"> </w:t>
      </w:r>
      <w:r w:rsidR="00EA4165">
        <w:rPr>
          <w:rFonts w:ascii="Arial" w:hAnsi="Arial" w:cs="Arial"/>
        </w:rPr>
        <w:t>In this way, an explanation can be more compact and simpler than attempting to portray the entire model</w:t>
      </w:r>
      <w:r w:rsidR="009F4470">
        <w:rPr>
          <w:rFonts w:ascii="Arial" w:hAnsi="Arial" w:cs="Arial"/>
        </w:rPr>
        <w:t>. Conversely, the</w:t>
      </w:r>
      <w:r w:rsidR="00EA4165">
        <w:rPr>
          <w:rFonts w:ascii="Arial" w:hAnsi="Arial" w:cs="Arial"/>
        </w:rPr>
        <w:t xml:space="preserve"> complete model could be more complex, </w:t>
      </w:r>
      <w:r w:rsidR="000A0DD0">
        <w:rPr>
          <w:rFonts w:ascii="Arial" w:hAnsi="Arial" w:cs="Arial"/>
        </w:rPr>
        <w:t xml:space="preserve">as </w:t>
      </w:r>
      <w:r w:rsidR="009F4470">
        <w:rPr>
          <w:rFonts w:ascii="Arial" w:hAnsi="Arial" w:cs="Arial"/>
        </w:rPr>
        <w:t xml:space="preserve">the explanation only contains </w:t>
      </w:r>
      <w:r w:rsidR="000A0DD0">
        <w:rPr>
          <w:rFonts w:ascii="Arial" w:hAnsi="Arial" w:cs="Arial"/>
        </w:rPr>
        <w:t>a</w:t>
      </w:r>
      <w:r w:rsidR="0045309D">
        <w:rPr>
          <w:rFonts w:ascii="Arial" w:hAnsi="Arial" w:cs="Arial"/>
        </w:rPr>
        <w:t xml:space="preserve"> subset of the entire prediction space. </w:t>
      </w:r>
    </w:p>
    <w:p w14:paraId="0F2BB257" w14:textId="02B42207" w:rsidR="0045309D" w:rsidRPr="00582CCB" w:rsidRDefault="008D0CFE" w:rsidP="00582CCB">
      <w:pPr>
        <w:pStyle w:val="Geenafstand"/>
        <w:spacing w:line="360" w:lineRule="auto"/>
        <w:ind w:firstLine="360"/>
        <w:rPr>
          <w:rFonts w:ascii="Arial" w:hAnsi="Arial" w:cs="Arial"/>
          <w:lang w:val="en-US"/>
        </w:rPr>
      </w:pPr>
      <w:r w:rsidRPr="008D0CFE">
        <w:rPr>
          <w:rFonts w:ascii="Arial" w:hAnsi="Arial" w:cs="Arial"/>
          <w:lang w:val="en-US"/>
        </w:rPr>
        <w:t xml:space="preserve">There exist roughly two directions of generating local, model-agnostic explanations. The first </w:t>
      </w:r>
      <w:r>
        <w:rPr>
          <w:rFonts w:ascii="Arial" w:hAnsi="Arial" w:cs="Arial"/>
          <w:lang w:val="en-US"/>
        </w:rPr>
        <w:t xml:space="preserve">concerns feature importance methods, </w:t>
      </w:r>
      <w:r w:rsidRPr="008D0CFE">
        <w:rPr>
          <w:rFonts w:ascii="Arial" w:hAnsi="Arial" w:cs="Arial"/>
          <w:lang w:val="en-US"/>
        </w:rPr>
        <w:t xml:space="preserve">such as SHAP, which has been established as providing effective explanations in the form of the top input features that have driven the model to making a certain prediction [7]. This effectively answers the question </w:t>
      </w:r>
      <w:r w:rsidRPr="008D0CFE">
        <w:rPr>
          <w:rFonts w:ascii="Arial" w:hAnsi="Arial" w:cs="Arial"/>
          <w:i/>
          <w:iCs/>
          <w:lang w:val="en-US"/>
        </w:rPr>
        <w:t>“Why did the model predict A?”</w:t>
      </w:r>
      <w:r w:rsidRPr="008D0CFE">
        <w:rPr>
          <w:rFonts w:ascii="Arial" w:hAnsi="Arial" w:cs="Arial"/>
          <w:lang w:val="en-US"/>
        </w:rPr>
        <w:t xml:space="preserve">. Some research has implemented SHAP to real-life cases such as predicting hypoxia based on clinical data </w:t>
      </w:r>
      <w:r w:rsidRPr="008D0CFE">
        <w:rPr>
          <w:rFonts w:ascii="Arial" w:hAnsi="Arial" w:cs="Arial"/>
          <w:lang w:val="en-US"/>
        </w:rPr>
        <w:fldChar w:fldCharType="begin">
          <w:fldData xml:space="preserve">PEVuZE5vdGU+PENpdGU+PEF1dGhvcj5MdW5kYmVyZzwvQXV0aG9yPjxZZWFyPjIwMTg8L1llYXI+
PFJlY051bT4xOTY8L1JlY051bT48RGlzcGxheVRleHQ+WzI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AD4024">
        <w:rPr>
          <w:rFonts w:ascii="Arial" w:hAnsi="Arial" w:cs="Arial"/>
          <w:lang w:val="en-US"/>
        </w:rPr>
        <w:instrText xml:space="preserve"> ADDIN EN.CITE </w:instrText>
      </w:r>
      <w:r w:rsidR="00AD4024">
        <w:rPr>
          <w:rFonts w:ascii="Arial" w:hAnsi="Arial" w:cs="Arial"/>
          <w:lang w:val="en-US"/>
        </w:rPr>
        <w:fldChar w:fldCharType="begin">
          <w:fldData xml:space="preserve">PEVuZE5vdGU+PENpdGU+PEF1dGhvcj5MdW5kYmVyZzwvQXV0aG9yPjxZZWFyPjIwMTg8L1llYXI+
PFJlY051bT4xOTY8L1JlY051bT48RGlzcGxheVRleHQ+WzI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AD4024">
        <w:rPr>
          <w:rFonts w:ascii="Arial" w:hAnsi="Arial" w:cs="Arial"/>
          <w:lang w:val="en-US"/>
        </w:rPr>
        <w:instrText xml:space="preserve"> ADDIN EN.CITE.DATA </w:instrText>
      </w:r>
      <w:r w:rsidR="00AD4024">
        <w:rPr>
          <w:rFonts w:ascii="Arial" w:hAnsi="Arial" w:cs="Arial"/>
          <w:lang w:val="en-US"/>
        </w:rPr>
      </w:r>
      <w:r w:rsidR="00AD4024">
        <w:rPr>
          <w:rFonts w:ascii="Arial" w:hAnsi="Arial" w:cs="Arial"/>
          <w:lang w:val="en-US"/>
        </w:rPr>
        <w:fldChar w:fldCharType="end"/>
      </w:r>
      <w:r w:rsidRPr="008D0CFE">
        <w:rPr>
          <w:rFonts w:ascii="Arial" w:hAnsi="Arial" w:cs="Arial"/>
          <w:lang w:val="en-US"/>
        </w:rPr>
        <w:fldChar w:fldCharType="separate"/>
      </w:r>
      <w:r w:rsidR="00AD4024">
        <w:rPr>
          <w:rFonts w:ascii="Arial" w:hAnsi="Arial" w:cs="Arial"/>
          <w:noProof/>
          <w:lang w:val="en-US"/>
        </w:rPr>
        <w:t>[24]</w:t>
      </w:r>
      <w:r w:rsidRPr="008D0CFE">
        <w:rPr>
          <w:rFonts w:ascii="Arial" w:hAnsi="Arial" w:cs="Arial"/>
        </w:rPr>
        <w:fldChar w:fldCharType="end"/>
      </w:r>
      <w:r w:rsidRPr="008D0CFE">
        <w:rPr>
          <w:rFonts w:ascii="Arial" w:hAnsi="Arial" w:cs="Arial"/>
          <w:lang w:val="en-US"/>
        </w:rPr>
        <w:t xml:space="preserve">, and predicting the most fitting eye-surgery type </w:t>
      </w:r>
      <w:r w:rsidRPr="008D0CFE">
        <w:rPr>
          <w:rFonts w:ascii="Arial" w:hAnsi="Arial" w:cs="Arial"/>
          <w:lang w:val="en-US"/>
        </w:rPr>
        <w:fldChar w:fldCharType="begin">
          <w:fldData xml:space="preserve">PEVuZE5vdGU+PENpdGU+PEF1dGhvcj5Zb288L0F1dGhvcj48WWVhcj4yMDIwPC9ZZWFyPjxSZWNO
dW0+MTk3PC9SZWNOdW0+PERpc3BsYXlUZXh0Plsy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AD4024">
        <w:rPr>
          <w:rFonts w:ascii="Arial" w:hAnsi="Arial" w:cs="Arial"/>
          <w:lang w:val="en-US"/>
        </w:rPr>
        <w:instrText xml:space="preserve"> ADDIN EN.CITE </w:instrText>
      </w:r>
      <w:r w:rsidR="00AD4024">
        <w:rPr>
          <w:rFonts w:ascii="Arial" w:hAnsi="Arial" w:cs="Arial"/>
          <w:lang w:val="en-US"/>
        </w:rPr>
        <w:fldChar w:fldCharType="begin">
          <w:fldData xml:space="preserve">PEVuZE5vdGU+PENpdGU+PEF1dGhvcj5Zb288L0F1dGhvcj48WWVhcj4yMDIwPC9ZZWFyPjxSZWNO
dW0+MTk3PC9SZWNOdW0+PERpc3BsYXlUZXh0Plsy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AD4024">
        <w:rPr>
          <w:rFonts w:ascii="Arial" w:hAnsi="Arial" w:cs="Arial"/>
          <w:lang w:val="en-US"/>
        </w:rPr>
        <w:instrText xml:space="preserve"> ADDIN EN.CITE.DATA </w:instrText>
      </w:r>
      <w:r w:rsidR="00AD4024">
        <w:rPr>
          <w:rFonts w:ascii="Arial" w:hAnsi="Arial" w:cs="Arial"/>
          <w:lang w:val="en-US"/>
        </w:rPr>
      </w:r>
      <w:r w:rsidR="00AD4024">
        <w:rPr>
          <w:rFonts w:ascii="Arial" w:hAnsi="Arial" w:cs="Arial"/>
          <w:lang w:val="en-US"/>
        </w:rPr>
        <w:fldChar w:fldCharType="end"/>
      </w:r>
      <w:r w:rsidRPr="008D0CFE">
        <w:rPr>
          <w:rFonts w:ascii="Arial" w:hAnsi="Arial" w:cs="Arial"/>
          <w:lang w:val="en-US"/>
        </w:rPr>
        <w:fldChar w:fldCharType="separate"/>
      </w:r>
      <w:r w:rsidR="00AD4024">
        <w:rPr>
          <w:rFonts w:ascii="Arial" w:hAnsi="Arial" w:cs="Arial"/>
          <w:noProof/>
          <w:lang w:val="en-US"/>
        </w:rPr>
        <w:t>[25]</w:t>
      </w:r>
      <w:r w:rsidRPr="008D0CFE">
        <w:rPr>
          <w:rFonts w:ascii="Arial" w:hAnsi="Arial" w:cs="Arial"/>
        </w:rPr>
        <w:fldChar w:fldCharType="end"/>
      </w:r>
      <w:r w:rsidRPr="008D0CFE">
        <w:rPr>
          <w:rFonts w:ascii="Arial" w:hAnsi="Arial" w:cs="Arial"/>
          <w:lang w:val="en-US"/>
        </w:rPr>
        <w:t xml:space="preserve">. They seem to have obtained valuable information for what are important factors to ML models. The second direction of explanations is more recent, which answers the question </w:t>
      </w:r>
      <w:r w:rsidRPr="008D0CFE">
        <w:rPr>
          <w:rFonts w:ascii="Arial" w:hAnsi="Arial" w:cs="Arial"/>
          <w:i/>
          <w:iCs/>
          <w:lang w:val="en-US"/>
        </w:rPr>
        <w:t>“Why did the model not predict B?”</w:t>
      </w:r>
      <w:r w:rsidRPr="008D0CFE">
        <w:rPr>
          <w:rFonts w:ascii="Arial" w:hAnsi="Arial" w:cs="Arial"/>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8D0CFE">
        <w:rPr>
          <w:rFonts w:ascii="Arial" w:hAnsi="Arial" w:cs="Arial"/>
          <w:lang w:val="en-US"/>
        </w:rPr>
        <w:fldChar w:fldCharType="begin"/>
      </w:r>
      <w:r w:rsidR="00AD4024">
        <w:rPr>
          <w:rFonts w:ascii="Arial" w:hAnsi="Arial" w:cs="Arial"/>
          <w:lang w:val="en-US"/>
        </w:rPr>
        <w:instrText xml:space="preserve"> ADDIN EN.CITE &lt;EndNote&gt;&lt;Cite&gt;&lt;Author&gt;Miller&lt;/Author&gt;&lt;Year&gt;2019&lt;/Year&gt;&lt;RecNum&gt;195&lt;/RecNum&gt;&lt;DisplayText&gt;[14]&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D0CFE">
        <w:rPr>
          <w:rFonts w:ascii="Arial" w:hAnsi="Arial" w:cs="Arial"/>
          <w:lang w:val="en-US"/>
        </w:rPr>
        <w:fldChar w:fldCharType="separate"/>
      </w:r>
      <w:r w:rsidR="00AD4024">
        <w:rPr>
          <w:rFonts w:ascii="Arial" w:hAnsi="Arial" w:cs="Arial"/>
          <w:noProof/>
          <w:lang w:val="en-US"/>
        </w:rPr>
        <w:t>[14]</w:t>
      </w:r>
      <w:r w:rsidRPr="008D0CFE">
        <w:rPr>
          <w:rFonts w:ascii="Arial" w:hAnsi="Arial" w:cs="Arial"/>
        </w:rPr>
        <w:fldChar w:fldCharType="end"/>
      </w:r>
      <w:r w:rsidRPr="008D0CFE">
        <w:rPr>
          <w:rFonts w:ascii="Arial" w:hAnsi="Arial" w:cs="Arial"/>
          <w:lang w:val="en-US"/>
        </w:rPr>
        <w:t xml:space="preserve">. Since this field is new, numerous methods are being developed, </w:t>
      </w:r>
      <w:r w:rsidR="00582CCB">
        <w:rPr>
          <w:rFonts w:ascii="Arial" w:hAnsi="Arial" w:cs="Arial"/>
          <w:lang w:val="en-US"/>
        </w:rPr>
        <w:t xml:space="preserve">yet none </w:t>
      </w:r>
      <w:r w:rsidR="00093B36">
        <w:rPr>
          <w:rFonts w:ascii="Arial" w:hAnsi="Arial" w:cs="Arial"/>
          <w:lang w:val="en-US"/>
        </w:rPr>
        <w:t xml:space="preserve">has been proven suitable for many real-life applications. </w:t>
      </w:r>
    </w:p>
    <w:p w14:paraId="7EFD757F" w14:textId="436A447F" w:rsidR="00897ABF" w:rsidRDefault="00897ABF" w:rsidP="00F818A5">
      <w:pPr>
        <w:pStyle w:val="Geenafstand"/>
        <w:spacing w:line="360" w:lineRule="auto"/>
        <w:rPr>
          <w:rFonts w:ascii="Arial" w:hAnsi="Arial" w:cs="Arial"/>
        </w:rPr>
      </w:pPr>
    </w:p>
    <w:p w14:paraId="36DBD37C" w14:textId="476F8D2F" w:rsidR="00582CCB" w:rsidRDefault="00582CCB" w:rsidP="00582CCB">
      <w:pPr>
        <w:pStyle w:val="Geenafstand"/>
        <w:numPr>
          <w:ilvl w:val="1"/>
          <w:numId w:val="8"/>
        </w:numPr>
        <w:spacing w:line="360" w:lineRule="auto"/>
        <w:rPr>
          <w:rFonts w:ascii="Arial" w:hAnsi="Arial" w:cs="Arial"/>
          <w:i/>
        </w:rPr>
      </w:pPr>
      <w:r>
        <w:rPr>
          <w:rFonts w:ascii="Arial" w:hAnsi="Arial" w:cs="Arial"/>
          <w:i/>
        </w:rPr>
        <w:t>Counterfactuals</w:t>
      </w:r>
    </w:p>
    <w:p w14:paraId="25946D86" w14:textId="2B88D3B0" w:rsidR="00DA1102" w:rsidRDefault="0029212C" w:rsidP="00DA1102">
      <w:pPr>
        <w:pStyle w:val="Geenafstand"/>
        <w:spacing w:line="360" w:lineRule="auto"/>
        <w:ind w:firstLine="360"/>
        <w:rPr>
          <w:rFonts w:ascii="Arial" w:eastAsiaTheme="minorEastAsia" w:hAnsi="Arial" w:cs="Arial"/>
        </w:rPr>
      </w:pPr>
      <w:r>
        <w:rPr>
          <w:rFonts w:ascii="Arial" w:hAnsi="Arial" w:cs="Arial"/>
          <w:iCs/>
        </w:rPr>
        <w:t xml:space="preserve">A counterfactual is an example instance </w:t>
      </w:r>
      <w:r w:rsidR="0031596D">
        <w:rPr>
          <w:rFonts w:ascii="Arial" w:hAnsi="Arial" w:cs="Arial"/>
          <w:iCs/>
        </w:rPr>
        <w:t>that is similar to the instance we want to explain, but has</w:t>
      </w:r>
      <w:r>
        <w:rPr>
          <w:rFonts w:ascii="Arial" w:hAnsi="Arial" w:cs="Arial"/>
          <w:iCs/>
        </w:rPr>
        <w:t xml:space="preserve"> a different prediction</w:t>
      </w:r>
      <w:r w:rsidR="0031596D">
        <w:rPr>
          <w:rFonts w:ascii="Arial" w:hAnsi="Arial" w:cs="Arial"/>
          <w:iCs/>
        </w:rPr>
        <w:t xml:space="preserve">. </w:t>
      </w:r>
      <w:r w:rsidR="00B40B95">
        <w:rPr>
          <w:rFonts w:ascii="Arial" w:hAnsi="Arial" w:cs="Arial"/>
        </w:rPr>
        <w:t>The differences in feature values between the input- and counterfactual instances can give the user an impression about the local decision space of the model</w:t>
      </w:r>
      <w:r w:rsidR="00B40B95">
        <w:rPr>
          <w:rFonts w:ascii="Arial" w:hAnsi="Arial" w:cs="Arial"/>
        </w:rPr>
        <w:t xml:space="preserve">. </w:t>
      </w:r>
      <w:r w:rsidR="0031596D">
        <w:rPr>
          <w:rFonts w:ascii="Arial" w:hAnsi="Arial" w:cs="Arial"/>
          <w:iCs/>
        </w:rPr>
        <w:t xml:space="preserve">More formally, </w:t>
      </w:r>
      <w:r w:rsidR="00B40B95">
        <w:rPr>
          <w:rFonts w:ascii="Arial" w:hAnsi="Arial" w:cs="Arial"/>
          <w:iCs/>
        </w:rPr>
        <w:t>a</w:t>
      </w:r>
      <w:r w:rsidR="00DA1102">
        <w:rPr>
          <w:rFonts w:ascii="Arial" w:hAnsi="Arial" w:cs="Arial"/>
          <w:iCs/>
        </w:rPr>
        <w:t xml:space="preserve"> counterfactual </w:t>
      </w:r>
      <w:r w:rsidR="008656AE">
        <w:rPr>
          <w:rFonts w:ascii="Arial" w:hAnsi="Arial" w:cs="Arial"/>
          <w:iCs/>
        </w:rPr>
        <w:t xml:space="preserve">can be </w:t>
      </w:r>
      <w:r w:rsidR="00B40B95">
        <w:rPr>
          <w:rFonts w:ascii="Arial" w:hAnsi="Arial" w:cs="Arial"/>
          <w:iCs/>
        </w:rPr>
        <w:t>described</w:t>
      </w:r>
      <w:r w:rsidR="008656AE">
        <w:rPr>
          <w:rFonts w:ascii="Arial" w:hAnsi="Arial" w:cs="Arial"/>
          <w:iCs/>
        </w:rPr>
        <w:t xml:space="preserve"> </w:t>
      </w:r>
      <w:r w:rsidR="00DA1102">
        <w:rPr>
          <w:rFonts w:ascii="Arial" w:hAnsi="Arial" w:cs="Arial"/>
          <w:iCs/>
        </w:rPr>
        <w:t>as follows</w:t>
      </w:r>
      <w:r w:rsidR="00151E8A">
        <w:rPr>
          <w:rFonts w:ascii="Arial" w:hAnsi="Arial" w:cs="Arial"/>
          <w:iCs/>
        </w:rPr>
        <w:t xml:space="preserve"> </w:t>
      </w:r>
      <w:r w:rsidR="00151E8A">
        <w:rPr>
          <w:rFonts w:ascii="Arial" w:hAnsi="Arial" w:cs="Arial"/>
          <w:iCs/>
        </w:rPr>
        <w:fldChar w:fldCharType="begin"/>
      </w:r>
      <w:r w:rsidR="00AD4024">
        <w:rPr>
          <w:rFonts w:ascii="Arial" w:hAnsi="Arial" w:cs="Arial"/>
          <w:iC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Pr>
          <w:rFonts w:ascii="Arial" w:hAnsi="Arial" w:cs="Arial"/>
          <w:iCs/>
        </w:rPr>
        <w:fldChar w:fldCharType="separate"/>
      </w:r>
      <w:r w:rsidR="00AD4024">
        <w:rPr>
          <w:rFonts w:ascii="Arial" w:hAnsi="Arial" w:cs="Arial"/>
          <w:iCs/>
          <w:noProof/>
        </w:rPr>
        <w:t>[26]</w:t>
      </w:r>
      <w:r w:rsidR="00151E8A">
        <w:rPr>
          <w:rFonts w:ascii="Arial" w:hAnsi="Arial" w:cs="Arial"/>
          <w:iCs/>
        </w:rPr>
        <w:fldChar w:fldCharType="end"/>
      </w:r>
      <w:r w:rsidR="00410D4D">
        <w:rPr>
          <w:rFonts w:ascii="Arial" w:hAnsi="Arial" w:cs="Arial"/>
          <w:iCs/>
        </w:rPr>
        <w:t>:</w:t>
      </w:r>
    </w:p>
    <w:p w14:paraId="13063C10" w14:textId="77777777" w:rsidR="00410D4D" w:rsidRDefault="00410D4D" w:rsidP="00DA1102">
      <w:pPr>
        <w:pStyle w:val="Geenafstand"/>
        <w:spacing w:line="360" w:lineRule="auto"/>
        <w:ind w:firstLine="360"/>
        <w:rPr>
          <w:rFonts w:ascii="Arial" w:eastAsiaTheme="minorEastAsia" w:hAnsi="Arial" w:cs="Arial"/>
        </w:rPr>
      </w:pPr>
    </w:p>
    <w:p w14:paraId="20EADED2" w14:textId="0C4C93A1" w:rsidR="00410D4D" w:rsidRDefault="00410D4D" w:rsidP="00151E8A">
      <w:pPr>
        <w:pStyle w:val="Geenafstand"/>
        <w:spacing w:line="360" w:lineRule="auto"/>
        <w:ind w:left="360"/>
        <w:rPr>
          <w:rFonts w:ascii="Arial" w:eastAsiaTheme="minorEastAsia" w:hAnsi="Arial" w:cs="Arial"/>
          <w:i/>
          <w:iCs/>
        </w:rPr>
      </w:pPr>
      <w:r>
        <w:rPr>
          <w:rFonts w:ascii="Arial" w:eastAsiaTheme="minorEastAsia" w:hAnsi="Arial" w:cs="Arial"/>
        </w:rPr>
        <w:t>“</w:t>
      </w:r>
      <w:r>
        <w:rPr>
          <w:rFonts w:ascii="Arial" w:eastAsiaTheme="minorEastAsia" w:hAnsi="Arial" w:cs="Arial"/>
          <w:i/>
          <w:iCs/>
        </w:rPr>
        <w:t xml:space="preserve">The model predicted outcome </w:t>
      </w:r>
      <m:oMath>
        <m:r>
          <w:rPr>
            <w:rFonts w:ascii="Cambria Math" w:eastAsiaTheme="minorEastAsia" w:hAnsi="Cambria Math" w:cs="Arial"/>
          </w:rPr>
          <m:t>y</m:t>
        </m:r>
      </m:oMath>
      <w:r>
        <w:rPr>
          <w:rFonts w:ascii="Arial" w:eastAsiaTheme="minorEastAsia" w:hAnsi="Arial" w:cs="Arial"/>
          <w:i/>
          <w:iCs/>
        </w:rPr>
        <w:t xml:space="preserve"> because input instance</w:t>
      </w:r>
      <m:oMath>
        <m:r>
          <w:rPr>
            <w:rFonts w:ascii="Cambria Math" w:eastAsiaTheme="minorEastAsia" w:hAnsi="Cambria Math" w:cs="Arial"/>
          </w:rPr>
          <m:t xml:space="preserve"> x</m:t>
        </m:r>
      </m:oMath>
      <w:r>
        <w:rPr>
          <w:rFonts w:ascii="Arial" w:eastAsiaTheme="minorEastAsia" w:hAnsi="Arial" w:cs="Arial"/>
          <w:i/>
          <w:iCs/>
        </w:rPr>
        <w:t xml:space="preserve"> had values </w:t>
      </w:r>
      <m:oMath>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0</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n</m:t>
                </m:r>
              </m:sub>
            </m:sSub>
          </m:e>
        </m:d>
      </m:oMath>
      <w:r w:rsidR="00151E8A">
        <w:rPr>
          <w:rFonts w:ascii="Arial" w:eastAsiaTheme="minorEastAsia" w:hAnsi="Arial" w:cs="Arial"/>
          <w:i/>
          <w:iCs/>
        </w:rPr>
        <w:t xml:space="preserve">. If instead instance </w:t>
      </w:r>
      <m:oMath>
        <m:r>
          <w:rPr>
            <w:rFonts w:ascii="Cambria Math" w:eastAsiaTheme="minorEastAsia" w:hAnsi="Cambria Math" w:cs="Arial"/>
          </w:rPr>
          <m:t>x</m:t>
        </m:r>
      </m:oMath>
      <w:r w:rsidR="00151E8A">
        <w:rPr>
          <w:rFonts w:ascii="Arial" w:eastAsiaTheme="minorEastAsia" w:hAnsi="Arial" w:cs="Arial"/>
          <w:i/>
          <w:iCs/>
        </w:rPr>
        <w:t xml:space="preserve"> had values </w:t>
      </w:r>
      <m:oMath>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0</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n</m:t>
                </m:r>
              </m:sub>
            </m:sSub>
          </m:e>
        </m:d>
      </m:oMath>
      <w:r w:rsidR="00151E8A">
        <w:rPr>
          <w:rFonts w:ascii="Arial" w:eastAsiaTheme="minorEastAsia" w:hAnsi="Arial" w:cs="Arial"/>
          <w:i/>
          <w:iCs/>
        </w:rPr>
        <w:t xml:space="preserve">, and all other values had remained constant, the model would have predicted outcome </w:t>
      </w:r>
      <m:oMath>
        <m:r>
          <w:rPr>
            <w:rFonts w:ascii="Cambria Math" w:eastAsiaTheme="minorEastAsia" w:hAnsi="Cambria Math" w:cs="Arial"/>
          </w:rPr>
          <m:t xml:space="preserve">y’. </m:t>
        </m:r>
      </m:oMath>
      <w:r w:rsidR="00151E8A">
        <w:rPr>
          <w:rFonts w:ascii="Arial" w:eastAsiaTheme="minorEastAsia" w:hAnsi="Arial" w:cs="Arial"/>
          <w:i/>
          <w:iCs/>
        </w:rPr>
        <w:t>”</w:t>
      </w:r>
    </w:p>
    <w:p w14:paraId="25625801" w14:textId="77777777" w:rsidR="00AB6E32" w:rsidRDefault="00AB6E32" w:rsidP="00B40B95">
      <w:pPr>
        <w:pStyle w:val="Geenafstand"/>
        <w:spacing w:line="360" w:lineRule="auto"/>
        <w:ind w:firstLine="0"/>
        <w:rPr>
          <w:rFonts w:ascii="Arial" w:hAnsi="Arial" w:cs="Arial"/>
        </w:rPr>
      </w:pPr>
    </w:p>
    <w:p w14:paraId="012EB5DA" w14:textId="73A8F29F" w:rsidR="00B70ADC" w:rsidRDefault="00B40B95" w:rsidP="00AB6E32">
      <w:pPr>
        <w:pStyle w:val="Geenafstand"/>
        <w:spacing w:line="360" w:lineRule="auto"/>
        <w:rPr>
          <w:rFonts w:ascii="Arial" w:hAnsi="Arial" w:cs="Arial"/>
          <w:iCs/>
        </w:rPr>
      </w:pPr>
      <w:r>
        <w:rPr>
          <w:rFonts w:ascii="Arial" w:hAnsi="Arial" w:cs="Arial"/>
        </w:rPr>
        <w:t xml:space="preserve">This alternative outcome is often referred to as the target of the counterfactual </w:t>
      </w:r>
      <w:r>
        <w:rPr>
          <w:rFonts w:ascii="Arial" w:hAnsi="Arial" w:cs="Arial"/>
          <w:iCs/>
        </w:rPr>
        <w:fldChar w:fldCharType="begin">
          <w:fldData xml:space="preserve">PEVuZE5vdGU+PENpdGU+PEF1dGhvcj5SYW1vbjwvQXV0aG9yPjxZZWFyPjIwMjA8L1llYXI+PFJl
Y051bT4yMDU8L1JlY051bT48RGlzcGxheVRleHQ+WzI2LTQ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AD4024">
        <w:rPr>
          <w:rFonts w:ascii="Arial" w:hAnsi="Arial" w:cs="Arial"/>
          <w:iCs/>
        </w:rPr>
        <w:instrText xml:space="preserve"> ADDIN EN.CITE </w:instrText>
      </w:r>
      <w:r w:rsidR="00AD4024">
        <w:rPr>
          <w:rFonts w:ascii="Arial" w:hAnsi="Arial" w:cs="Arial"/>
          <w:iCs/>
        </w:rPr>
        <w:fldChar w:fldCharType="begin">
          <w:fldData xml:space="preserve">PEVuZE5vdGU+PENpdGU+PEF1dGhvcj5SYW1vbjwvQXV0aG9yPjxZZWFyPjIwMjA8L1llYXI+PFJl
Y051bT4yMDU8L1JlY051bT48RGlzcGxheVRleHQ+WzI2LTQ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AD4024">
        <w:rPr>
          <w:rFonts w:ascii="Arial" w:hAnsi="Arial" w:cs="Arial"/>
          <w:iCs/>
        </w:rPr>
        <w:instrText xml:space="preserve"> ADDIN EN.CITE.DATA </w:instrText>
      </w:r>
      <w:r w:rsidR="00AD4024">
        <w:rPr>
          <w:rFonts w:ascii="Arial" w:hAnsi="Arial" w:cs="Arial"/>
          <w:iCs/>
        </w:rPr>
      </w:r>
      <w:r w:rsidR="00AD4024">
        <w:rPr>
          <w:rFonts w:ascii="Arial" w:hAnsi="Arial" w:cs="Arial"/>
          <w:iCs/>
        </w:rPr>
        <w:fldChar w:fldCharType="end"/>
      </w:r>
      <w:r>
        <w:rPr>
          <w:rFonts w:ascii="Arial" w:hAnsi="Arial" w:cs="Arial"/>
          <w:iCs/>
        </w:rPr>
        <w:fldChar w:fldCharType="separate"/>
      </w:r>
      <w:r w:rsidR="00AD4024">
        <w:rPr>
          <w:rFonts w:ascii="Arial" w:hAnsi="Arial" w:cs="Arial"/>
          <w:iCs/>
          <w:noProof/>
        </w:rPr>
        <w:t>[26-41]</w:t>
      </w:r>
      <w:r>
        <w:rPr>
          <w:rFonts w:ascii="Arial" w:hAnsi="Arial" w:cs="Arial"/>
          <w:iCs/>
        </w:rPr>
        <w:fldChar w:fldCharType="end"/>
      </w:r>
      <w:r>
        <w:rPr>
          <w:rFonts w:ascii="Arial" w:hAnsi="Arial" w:cs="Arial"/>
          <w:iCs/>
        </w:rPr>
        <w:t>.</w:t>
      </w:r>
      <w:r>
        <w:rPr>
          <w:rFonts w:ascii="Arial" w:hAnsi="Arial" w:cs="Arial"/>
          <w:iCs/>
        </w:rPr>
        <w:t xml:space="preserve"> To help the user relate this new prediction as a possibility for the original input, the counterfactual- and input instances must be similar. </w:t>
      </w:r>
      <w:r w:rsidR="009E22E2">
        <w:rPr>
          <w:rFonts w:ascii="Arial" w:hAnsi="Arial" w:cs="Arial"/>
        </w:rPr>
        <w:t xml:space="preserve">To find the most </w:t>
      </w:r>
      <w:r w:rsidR="00F62D29">
        <w:rPr>
          <w:rFonts w:ascii="Arial" w:hAnsi="Arial" w:cs="Arial"/>
        </w:rPr>
        <w:t xml:space="preserve">suitable counterfactual, </w:t>
      </w:r>
      <w:r w:rsidR="004A4CB8">
        <w:rPr>
          <w:rFonts w:ascii="Arial" w:hAnsi="Arial" w:cs="Arial"/>
        </w:rPr>
        <w:t>there needs to be a definition of what ‘similar’ entails.</w:t>
      </w:r>
      <w:r w:rsidR="00B70ADC">
        <w:rPr>
          <w:rFonts w:ascii="Arial" w:hAnsi="Arial" w:cs="Arial"/>
        </w:rPr>
        <w:t xml:space="preserve"> </w:t>
      </w:r>
      <w:r w:rsidR="00B70ADC">
        <w:rPr>
          <w:rFonts w:ascii="Arial" w:hAnsi="Arial" w:cs="Arial"/>
          <w:iCs/>
        </w:rPr>
        <w:t>Most commonly, this is measured by the distance from the input to the counterfactual</w:t>
      </w:r>
      <w:r w:rsidR="00F13911" w:rsidRPr="00F62D29">
        <w:rPr>
          <w:rFonts w:ascii="Arial" w:hAnsi="Arial" w:cs="Arial"/>
          <w:iCs/>
        </w:rPr>
        <w:t xml:space="preserve"> </w:t>
      </w:r>
      <w:r w:rsidR="00F13911" w:rsidRPr="00F62D29">
        <w:rPr>
          <w:rFonts w:ascii="Arial" w:hAnsi="Arial" w:cs="Arial"/>
          <w:iCs/>
        </w:rPr>
        <w:fldChar w:fldCharType="begin">
          <w:fldData xml:space="preserve">PEVuZE5vdGU+PENpdGU+PEF1dGhvcj5Tb2tvbDwvQXV0aG9yPjxZZWFyPjIwMTk8L1llYXI+PFJl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V2FjaHRlcjwvQXV0aG9yPjxZZWFyPjIwMTg8L1ll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</w:fldData>
        </w:fldChar>
      </w:r>
      <w:r w:rsidR="00AD4024">
        <w:rPr>
          <w:rFonts w:ascii="Arial" w:hAnsi="Arial" w:cs="Arial"/>
          <w:iCs/>
        </w:rPr>
        <w:instrText xml:space="preserve"> ADDIN EN.CITE </w:instrText>
      </w:r>
      <w:r w:rsidR="00AD4024">
        <w:rPr>
          <w:rFonts w:ascii="Arial" w:hAnsi="Arial" w:cs="Arial"/>
          <w:iCs/>
        </w:rPr>
        <w:fldChar w:fldCharType="begin">
          <w:fldData xml:space="preserve">PEVuZE5vdGU+PENpdGU+PEF1dGhvcj5Tb2tvbDwvQXV0aG9yPjxZZWFyPjIwMTk8L1llYXI+PFJl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V2FjaHRlcjwvQXV0aG9yPjxZZWFyPjIwMTg8L1ll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</w:fldData>
        </w:fldChar>
      </w:r>
      <w:r w:rsidR="00AD4024">
        <w:rPr>
          <w:rFonts w:ascii="Arial" w:hAnsi="Arial" w:cs="Arial"/>
          <w:iCs/>
        </w:rPr>
        <w:instrText xml:space="preserve"> ADDIN EN.CITE.DATA </w:instrText>
      </w:r>
      <w:r w:rsidR="00AD4024">
        <w:rPr>
          <w:rFonts w:ascii="Arial" w:hAnsi="Arial" w:cs="Arial"/>
          <w:iCs/>
        </w:rPr>
      </w:r>
      <w:r w:rsidR="00AD4024">
        <w:rPr>
          <w:rFonts w:ascii="Arial" w:hAnsi="Arial" w:cs="Arial"/>
          <w:iCs/>
        </w:rPr>
        <w:fldChar w:fldCharType="end"/>
      </w:r>
      <w:r w:rsidR="00F13911" w:rsidRPr="00F62D29">
        <w:rPr>
          <w:rFonts w:ascii="Arial" w:hAnsi="Arial" w:cs="Arial"/>
          <w:iCs/>
        </w:rPr>
        <w:fldChar w:fldCharType="separate"/>
      </w:r>
      <w:r w:rsidR="00AD4024">
        <w:rPr>
          <w:rFonts w:ascii="Arial" w:hAnsi="Arial" w:cs="Arial"/>
          <w:iCs/>
          <w:noProof/>
        </w:rPr>
        <w:t>[26, 28-33, 35-38, 42]</w:t>
      </w:r>
      <w:r w:rsidR="00F13911" w:rsidRPr="00F62D29">
        <w:rPr>
          <w:rFonts w:ascii="Arial" w:hAnsi="Arial" w:cs="Arial"/>
          <w:iCs/>
        </w:rPr>
        <w:fldChar w:fldCharType="end"/>
      </w:r>
      <w:r w:rsidR="00C83F13">
        <w:rPr>
          <w:rFonts w:ascii="Arial" w:hAnsi="Arial" w:cs="Arial"/>
          <w:iCs/>
        </w:rPr>
        <w:t xml:space="preserve">. </w:t>
      </w:r>
      <w:r w:rsidR="00845C4A">
        <w:rPr>
          <w:rFonts w:ascii="Arial" w:eastAsiaTheme="minorEastAsia" w:hAnsi="Arial" w:cs="Arial"/>
        </w:rPr>
        <w:t xml:space="preserve">Though some methods us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sidR="00845C4A">
        <w:rPr>
          <w:rFonts w:ascii="Arial" w:eastAsiaTheme="minorEastAsia" w:hAnsi="Arial" w:cs="Arial"/>
        </w:rPr>
        <w:t xml:space="preserve"> or Euclidean distance </w:t>
      </w:r>
      <w:r w:rsidR="00845C4A">
        <w:rPr>
          <w:rFonts w:ascii="Arial" w:eastAsiaTheme="minorEastAsia" w:hAnsi="Arial" w:cs="Arial"/>
        </w:rPr>
        <w:fldChar w:fldCharType="begin"/>
      </w:r>
      <w:r w:rsidR="00AD4024">
        <w:rPr>
          <w:rFonts w:ascii="Arial" w:eastAsiaTheme="minorEastAsia" w:hAnsi="Arial" w:cs="Arial"/>
        </w:rPr>
        <w:instrText xml:space="preserve"> ADDIN EN.CITE &lt;EndNote&gt;&lt;Cite&gt;&lt;Author&gt;Poyiadzi&lt;/Author&gt;&lt;Year&gt;2020&lt;/Year&gt;&lt;RecNum&gt;192&lt;/RecNum&gt;&lt;DisplayText&gt;[33, 3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Pr>
          <w:rFonts w:ascii="Arial" w:eastAsiaTheme="minorEastAsia" w:hAnsi="Arial" w:cs="Arial"/>
        </w:rPr>
        <w:fldChar w:fldCharType="separate"/>
      </w:r>
      <w:r w:rsidR="00AD4024">
        <w:rPr>
          <w:rFonts w:ascii="Arial" w:eastAsiaTheme="minorEastAsia" w:hAnsi="Arial" w:cs="Arial"/>
          <w:noProof/>
        </w:rPr>
        <w:t>[33, 37]</w:t>
      </w:r>
      <w:r w:rsidR="00845C4A">
        <w:rPr>
          <w:rFonts w:ascii="Arial" w:eastAsiaTheme="minorEastAsia" w:hAnsi="Arial" w:cs="Arial"/>
        </w:rPr>
        <w:fldChar w:fldCharType="end"/>
      </w:r>
      <w:r w:rsidR="00845C4A">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845C4A">
        <w:rPr>
          <w:rFonts w:ascii="Arial" w:eastAsiaTheme="minorEastAsia" w:hAnsi="Arial" w:cs="Arial"/>
        </w:rPr>
        <w:t xml:space="preserve"> or Manhattan </w:t>
      </w:r>
      <w:r w:rsidR="00845C4A">
        <w:rPr>
          <w:rFonts w:ascii="Arial" w:hAnsi="Arial" w:cs="Arial"/>
        </w:rPr>
        <w:t xml:space="preserve">distance appears to be the measure of choice </w:t>
      </w:r>
      <w:r w:rsidR="00845C4A">
        <w:rPr>
          <w:rFonts w:ascii="Arial" w:hAnsi="Arial" w:cs="Arial"/>
        </w:rPr>
        <w:lastRenderedPageBreak/>
        <w:t xml:space="preserve">as it does not blow outlier distances out of proportion as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sidR="00845C4A">
        <w:rPr>
          <w:rFonts w:ascii="Arial" w:hAnsi="Arial" w:cs="Arial"/>
        </w:rPr>
        <w:t xml:space="preserve"> distance tends to do </w:t>
      </w:r>
      <w:r w:rsidR="00845C4A">
        <w:rPr>
          <w:rFonts w:ascii="Arial" w:hAnsi="Arial" w:cs="Arial"/>
        </w:rPr>
        <w:fldChar w:fldCharType="begin">
          <w:fldData xml:space="preserve">PEVuZE5vdGU+PENpdGU+PEF1dGhvcj5EYW5kbDwvQXV0aG9yPjxZZWFyPjIwMjA8L1llYXI+PFJl
Y051bT45OTwvUmVjTnVtPjxEaXNwbGF5VGV4dD5bMjYsIDI4LCAzMC0zMiwgMzYsIDM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EYW5kbDwvQXV0aG9yPjxZZWFyPjIwMjA8L1llYXI+PFJl
Y051bT45OTwvUmVjTnVtPjxEaXNwbGF5VGV4dD5bMjYsIDI4LCAzMC0zMiwgMzYsIDM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845C4A">
        <w:rPr>
          <w:rFonts w:ascii="Arial" w:hAnsi="Arial" w:cs="Arial"/>
        </w:rPr>
        <w:fldChar w:fldCharType="separate"/>
      </w:r>
      <w:r w:rsidR="00AD4024">
        <w:rPr>
          <w:rFonts w:ascii="Arial" w:hAnsi="Arial" w:cs="Arial"/>
          <w:noProof/>
        </w:rPr>
        <w:t>[26, 28, 30-32, 36, 38]</w:t>
      </w:r>
      <w:r w:rsidR="00845C4A">
        <w:rPr>
          <w:rFonts w:ascii="Arial" w:hAnsi="Arial" w:cs="Arial"/>
        </w:rPr>
        <w:fldChar w:fldCharType="end"/>
      </w:r>
      <w:r w:rsidR="00845C4A">
        <w:rPr>
          <w:rFonts w:ascii="Arial" w:hAnsi="Arial" w:cs="Arial"/>
        </w:rPr>
        <w:t>. This is because with Euclidean distance, the differences in feature values are squared, while Manhattan distance takes the absolute differences.</w:t>
      </w:r>
      <w:r w:rsidR="00A91940">
        <w:rPr>
          <w:rFonts w:ascii="Arial" w:hAnsi="Arial" w:cs="Arial"/>
        </w:rPr>
        <w:t xml:space="preserve"> </w:t>
      </w:r>
      <w:r>
        <w:rPr>
          <w:rFonts w:ascii="Arial" w:hAnsi="Arial" w:cs="Arial"/>
        </w:rPr>
        <w:t>Alternatively,</w:t>
      </w:r>
      <w:r w:rsidR="00A91940">
        <w:rPr>
          <w:rFonts w:ascii="Arial" w:hAnsi="Arial" w:cs="Arial"/>
        </w:rPr>
        <w:t xml:space="preserve"> or additionally, similarity of a counterfactual is measured by the number of differences in feature values </w:t>
      </w:r>
      <w:r>
        <w:rPr>
          <w:rFonts w:ascii="Arial" w:hAnsi="Arial" w:cs="Arial"/>
        </w:rPr>
        <w:t>in comparison</w:t>
      </w:r>
      <w:r w:rsidR="00A91940">
        <w:rPr>
          <w:rFonts w:ascii="Arial" w:hAnsi="Arial" w:cs="Arial"/>
        </w:rPr>
        <w:t xml:space="preserve"> to the input </w:t>
      </w:r>
      <w:r w:rsidR="00F13911" w:rsidRPr="00F62D29">
        <w:rPr>
          <w:rFonts w:ascii="Arial" w:hAnsi="Arial" w:cs="Arial"/>
          <w:iCs/>
        </w:rPr>
        <w:t xml:space="preserve"> </w:t>
      </w:r>
      <w:r w:rsidR="00F13911" w:rsidRPr="00F62D29">
        <w:rPr>
          <w:rFonts w:ascii="Arial" w:hAnsi="Arial" w:cs="Arial"/>
          <w:iCs/>
        </w:rPr>
        <w:fldChar w:fldCharType="begin">
          <w:fldData xml:space="preserve">PEVuZE5vdGU+PENpdGU+PEF1dGhvcj5SYW1vbjwvQXV0aG9yPjxZZWFyPjIwMjA8L1llYXI+PFJl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TW90aGlsYWw8L0F1dGhvcj48WWVhcj4yMDIwPC9Z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yOTkwOC04XzQ8L2VsZWN0cm9uaWMtcmVzb3VyY2UtbnVtPjxyZW1v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</w:fldData>
        </w:fldChar>
      </w:r>
      <w:r w:rsidR="00AD4024">
        <w:rPr>
          <w:rFonts w:ascii="Arial" w:hAnsi="Arial" w:cs="Arial"/>
          <w:iCs/>
        </w:rPr>
        <w:instrText xml:space="preserve"> ADDIN EN.CITE </w:instrText>
      </w:r>
      <w:r w:rsidR="00AD4024">
        <w:rPr>
          <w:rFonts w:ascii="Arial" w:hAnsi="Arial" w:cs="Arial"/>
          <w:iCs/>
        </w:rPr>
        <w:fldChar w:fldCharType="begin">
          <w:fldData xml:space="preserve">PEVuZE5vdGU+PENpdGU+PEF1dGhvcj5SYW1vbjwvQXV0aG9yPjxZZWFyPjIwMjA8L1llYXI+PFJl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TW90aGlsYWw8L0F1dGhvcj48WWVhcj4yMDIwPC9Z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yOTkwOC04XzQ8L2VsZWN0cm9uaWMtcmVzb3VyY2UtbnVtPjxyZW1v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</w:fldData>
        </w:fldChar>
      </w:r>
      <w:r w:rsidR="00AD4024">
        <w:rPr>
          <w:rFonts w:ascii="Arial" w:hAnsi="Arial" w:cs="Arial"/>
          <w:iCs/>
        </w:rPr>
        <w:instrText xml:space="preserve"> ADDIN EN.CITE.DATA </w:instrText>
      </w:r>
      <w:r w:rsidR="00AD4024">
        <w:rPr>
          <w:rFonts w:ascii="Arial" w:hAnsi="Arial" w:cs="Arial"/>
          <w:iCs/>
        </w:rPr>
      </w:r>
      <w:r w:rsidR="00AD4024">
        <w:rPr>
          <w:rFonts w:ascii="Arial" w:hAnsi="Arial" w:cs="Arial"/>
          <w:iCs/>
        </w:rPr>
        <w:fldChar w:fldCharType="end"/>
      </w:r>
      <w:r w:rsidR="00F13911" w:rsidRPr="00F62D29">
        <w:rPr>
          <w:rFonts w:ascii="Arial" w:hAnsi="Arial" w:cs="Arial"/>
          <w:iCs/>
        </w:rPr>
        <w:fldChar w:fldCharType="separate"/>
      </w:r>
      <w:r w:rsidR="00AD4024">
        <w:rPr>
          <w:rFonts w:ascii="Arial" w:hAnsi="Arial" w:cs="Arial"/>
          <w:iCs/>
          <w:noProof/>
        </w:rPr>
        <w:t>[27, 28, 30, 32, 34, 35, 37, 38, 40, 41]</w:t>
      </w:r>
      <w:r w:rsidR="00F13911" w:rsidRPr="00F62D29">
        <w:rPr>
          <w:rFonts w:ascii="Arial" w:hAnsi="Arial" w:cs="Arial"/>
          <w:iCs/>
        </w:rPr>
        <w:fldChar w:fldCharType="end"/>
      </w:r>
      <w:r>
        <w:rPr>
          <w:rFonts w:ascii="Arial" w:hAnsi="Arial" w:cs="Arial"/>
          <w:iCs/>
        </w:rPr>
        <w:t xml:space="preserve">, sometimes referred to as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distance.</w:t>
      </w:r>
    </w:p>
    <w:p w14:paraId="28F4E534" w14:textId="4595ECA2" w:rsidR="00B70ADC" w:rsidRDefault="00B70ADC" w:rsidP="003D41E7">
      <w:pPr>
        <w:pStyle w:val="Geenafstand"/>
        <w:spacing w:line="360" w:lineRule="auto"/>
        <w:rPr>
          <w:rFonts w:ascii="Arial" w:hAnsi="Arial" w:cs="Arial"/>
          <w:iCs/>
        </w:rPr>
      </w:pPr>
    </w:p>
    <w:p w14:paraId="23B270B5" w14:textId="4031FA18" w:rsidR="00B70ADC" w:rsidRDefault="008656AE" w:rsidP="003D41E7">
      <w:pPr>
        <w:pStyle w:val="Geenafstand"/>
        <w:spacing w:line="360" w:lineRule="auto"/>
        <w:rPr>
          <w:rFonts w:ascii="Arial" w:hAnsi="Arial" w:cs="Arial"/>
          <w:iCs/>
        </w:rPr>
      </w:pPr>
      <w:r>
        <w:rPr>
          <w:rFonts w:ascii="Arial" w:hAnsi="Arial" w:cs="Arial"/>
          <w:iCs/>
        </w:rPr>
        <w:t>In</w:t>
      </w:r>
      <w:r w:rsidR="00B70ADC">
        <w:rPr>
          <w:rFonts w:ascii="Arial" w:hAnsi="Arial" w:cs="Arial"/>
          <w:iCs/>
        </w:rPr>
        <w:t xml:space="preserve"> summary, a counterfactual </w:t>
      </w:r>
      <w:r w:rsidR="00B40B95">
        <w:rPr>
          <w:rFonts w:ascii="Arial" w:hAnsi="Arial" w:cs="Arial"/>
          <w:iCs/>
        </w:rPr>
        <w:t>should</w:t>
      </w:r>
      <w:r w:rsidR="00B70ADC">
        <w:rPr>
          <w:rFonts w:ascii="Arial" w:hAnsi="Arial" w:cs="Arial"/>
          <w:iCs/>
        </w:rPr>
        <w:t xml:space="preserve"> be:</w:t>
      </w:r>
    </w:p>
    <w:p w14:paraId="04E75534" w14:textId="234A5DBE" w:rsidR="00B70ADC" w:rsidRDefault="00B70ADC" w:rsidP="00B70ADC">
      <w:pPr>
        <w:pStyle w:val="Geenafstand"/>
        <w:numPr>
          <w:ilvl w:val="0"/>
          <w:numId w:val="50"/>
        </w:numPr>
        <w:spacing w:line="360" w:lineRule="auto"/>
        <w:rPr>
          <w:rFonts w:ascii="Arial" w:hAnsi="Arial" w:cs="Arial"/>
          <w:iCs/>
        </w:rPr>
      </w:pPr>
      <w:r>
        <w:rPr>
          <w:rFonts w:ascii="Arial" w:hAnsi="Arial" w:cs="Arial"/>
          <w:iCs/>
        </w:rPr>
        <w:t>Valid:</w:t>
      </w:r>
      <w:r>
        <w:rPr>
          <w:rFonts w:ascii="Arial" w:hAnsi="Arial" w:cs="Arial"/>
          <w:iCs/>
        </w:rPr>
        <w:tab/>
      </w:r>
      <w:r>
        <w:rPr>
          <w:rFonts w:ascii="Arial" w:hAnsi="Arial" w:cs="Arial"/>
          <w:iCs/>
        </w:rPr>
        <w:tab/>
      </w:r>
      <w:r w:rsidR="003C3FF6">
        <w:rPr>
          <w:rFonts w:ascii="Arial" w:hAnsi="Arial" w:cs="Arial"/>
          <w:iCs/>
        </w:rPr>
        <w:t xml:space="preserve">it </w:t>
      </w:r>
      <w:r>
        <w:rPr>
          <w:rFonts w:ascii="Arial" w:hAnsi="Arial" w:cs="Arial"/>
          <w:iCs/>
        </w:rPr>
        <w:t xml:space="preserve">has the target outcome </w:t>
      </w:r>
    </w:p>
    <w:p w14:paraId="26F71A7E" w14:textId="3FC9BE9D" w:rsidR="00B70ADC" w:rsidRDefault="00B70ADC" w:rsidP="00B70ADC">
      <w:pPr>
        <w:pStyle w:val="Geenafstand"/>
        <w:numPr>
          <w:ilvl w:val="0"/>
          <w:numId w:val="50"/>
        </w:numPr>
        <w:spacing w:line="360" w:lineRule="auto"/>
        <w:rPr>
          <w:rFonts w:ascii="Arial" w:hAnsi="Arial" w:cs="Arial"/>
          <w:iCs/>
        </w:rPr>
      </w:pPr>
      <w:r>
        <w:rPr>
          <w:rFonts w:ascii="Arial" w:hAnsi="Arial" w:cs="Arial"/>
          <w:iCs/>
        </w:rPr>
        <w:t xml:space="preserve">Proximal: </w:t>
      </w:r>
      <w:r>
        <w:rPr>
          <w:rFonts w:ascii="Arial" w:hAnsi="Arial" w:cs="Arial"/>
          <w:iCs/>
        </w:rPr>
        <w:tab/>
      </w:r>
      <w:r w:rsidR="003C3FF6">
        <w:rPr>
          <w:rFonts w:ascii="Arial" w:hAnsi="Arial" w:cs="Arial"/>
          <w:iCs/>
        </w:rPr>
        <w:t xml:space="preserve">it </w:t>
      </w:r>
      <w:r>
        <w:rPr>
          <w:rFonts w:ascii="Arial" w:hAnsi="Arial" w:cs="Arial"/>
          <w:iCs/>
        </w:rPr>
        <w:t>has minimum distance to the input</w:t>
      </w:r>
    </w:p>
    <w:p w14:paraId="6BEAB641" w14:textId="23FBD871" w:rsidR="00B70ADC" w:rsidRDefault="00B70ADC" w:rsidP="00B70ADC">
      <w:pPr>
        <w:pStyle w:val="Geenafstand"/>
        <w:numPr>
          <w:ilvl w:val="0"/>
          <w:numId w:val="50"/>
        </w:numPr>
        <w:spacing w:line="360" w:lineRule="auto"/>
        <w:rPr>
          <w:rFonts w:ascii="Arial" w:hAnsi="Arial" w:cs="Arial"/>
          <w:iCs/>
        </w:rPr>
      </w:pPr>
      <w:r>
        <w:rPr>
          <w:rFonts w:ascii="Arial" w:hAnsi="Arial" w:cs="Arial"/>
          <w:iCs/>
        </w:rPr>
        <w:t xml:space="preserve">Sparse: </w:t>
      </w:r>
      <w:r>
        <w:rPr>
          <w:rFonts w:ascii="Arial" w:hAnsi="Arial" w:cs="Arial"/>
          <w:iCs/>
        </w:rPr>
        <w:tab/>
      </w:r>
      <w:r w:rsidR="003C3FF6">
        <w:rPr>
          <w:rFonts w:ascii="Arial" w:hAnsi="Arial" w:cs="Arial"/>
          <w:iCs/>
        </w:rPr>
        <w:t xml:space="preserve">it </w:t>
      </w:r>
      <w:r>
        <w:rPr>
          <w:rFonts w:ascii="Arial" w:hAnsi="Arial" w:cs="Arial"/>
          <w:iCs/>
        </w:rPr>
        <w:t>has minimum feature differences with regards to the input</w:t>
      </w:r>
    </w:p>
    <w:p w14:paraId="17DAAC29" w14:textId="77777777" w:rsidR="00B70ADC" w:rsidRDefault="00B70ADC" w:rsidP="003D41E7">
      <w:pPr>
        <w:pStyle w:val="Geenafstand"/>
        <w:spacing w:line="360" w:lineRule="auto"/>
        <w:rPr>
          <w:rFonts w:ascii="Arial" w:hAnsi="Arial" w:cs="Arial"/>
          <w:iCs/>
        </w:rPr>
      </w:pPr>
    </w:p>
    <w:p w14:paraId="39B353CF" w14:textId="13CA7690" w:rsidR="00BC61E9" w:rsidRDefault="001C4F77" w:rsidP="006042A8">
      <w:pPr>
        <w:pStyle w:val="Geenafstand"/>
        <w:spacing w:line="360" w:lineRule="auto"/>
        <w:rPr>
          <w:rFonts w:ascii="Arial" w:hAnsi="Arial" w:cs="Arial"/>
        </w:rPr>
      </w:pPr>
      <w:r>
        <w:rPr>
          <w:rFonts w:ascii="Arial" w:hAnsi="Arial" w:cs="Arial"/>
        </w:rPr>
        <w:t>T</w:t>
      </w:r>
      <w:r w:rsidR="00F62D29" w:rsidRPr="00F62D29">
        <w:rPr>
          <w:rFonts w:ascii="Arial" w:hAnsi="Arial" w:cs="Arial"/>
        </w:rPr>
        <w:t xml:space="preserve">here </w:t>
      </w:r>
      <w:r w:rsidR="00F34EAA">
        <w:rPr>
          <w:rFonts w:ascii="Arial" w:hAnsi="Arial" w:cs="Arial"/>
        </w:rPr>
        <w:t>are</w:t>
      </w:r>
      <w:r w:rsidR="00F62D29" w:rsidRPr="00F62D29">
        <w:rPr>
          <w:rFonts w:ascii="Arial" w:hAnsi="Arial" w:cs="Arial"/>
        </w:rPr>
        <w:t xml:space="preserve"> more aspects to optimize such as </w:t>
      </w:r>
      <w:r w:rsidR="00476C19">
        <w:rPr>
          <w:rFonts w:ascii="Arial" w:hAnsi="Arial" w:cs="Arial"/>
        </w:rPr>
        <w:t>presenting a diverse set of counterfactuals</w:t>
      </w:r>
      <w:r w:rsidR="002B2F35" w:rsidRPr="00F62D29">
        <w:rPr>
          <w:rFonts w:ascii="Arial" w:hAnsi="Arial" w:cs="Arial"/>
        </w:rPr>
        <w:t xml:space="preserve"> </w:t>
      </w:r>
      <w:r w:rsidR="002B2F35" w:rsidRPr="00F62D29">
        <w:rPr>
          <w:rFonts w:ascii="Arial" w:hAnsi="Arial" w:cs="Arial"/>
        </w:rPr>
        <w:fldChar w:fldCharType="begin">
          <w:fldData xml:space="preserve">PEVuZE5vdGU+PENpdGU+PEF1dGhvcj5SdXNzZWxsPC9BdXRob3I+PFllYXI+MjAxOTwvWWVhcj48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SdXNzZWxsPC9BdXRob3I+PFllYXI+MjAxOTwvWWVhcj48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2B2F35" w:rsidRPr="00F62D29">
        <w:rPr>
          <w:rFonts w:ascii="Arial" w:hAnsi="Arial" w:cs="Arial"/>
        </w:rPr>
        <w:fldChar w:fldCharType="separate"/>
      </w:r>
      <w:r w:rsidR="00AD4024">
        <w:rPr>
          <w:rFonts w:ascii="Arial" w:hAnsi="Arial" w:cs="Arial"/>
          <w:noProof/>
        </w:rPr>
        <w:t>[28-32, 38]</w:t>
      </w:r>
      <w:r w:rsidR="002B2F35" w:rsidRPr="00F62D29">
        <w:rPr>
          <w:rFonts w:ascii="Arial" w:hAnsi="Arial" w:cs="Arial"/>
        </w:rPr>
        <w:fldChar w:fldCharType="end"/>
      </w:r>
      <w:r w:rsidR="002B2F35" w:rsidRPr="00F62D29">
        <w:rPr>
          <w:rFonts w:ascii="Arial" w:hAnsi="Arial" w:cs="Arial"/>
        </w:rPr>
        <w:t xml:space="preserve">, </w:t>
      </w:r>
      <w:r w:rsidR="00476C19">
        <w:rPr>
          <w:rFonts w:ascii="Arial" w:hAnsi="Arial" w:cs="Arial"/>
        </w:rPr>
        <w:t>or providing counterfactuals that are actionable</w:t>
      </w:r>
      <w:r>
        <w:rPr>
          <w:rFonts w:ascii="Arial" w:hAnsi="Arial" w:cs="Arial"/>
        </w:rPr>
        <w:t xml:space="preserve">; meaning that the changes can be acted upon to </w:t>
      </w:r>
      <w:r w:rsidR="00013C9A">
        <w:rPr>
          <w:rFonts w:ascii="Arial" w:hAnsi="Arial" w:cs="Arial"/>
        </w:rPr>
        <w:t>reach that alternative</w:t>
      </w:r>
      <w:r>
        <w:rPr>
          <w:rFonts w:ascii="Arial" w:hAnsi="Arial" w:cs="Arial"/>
        </w:rPr>
        <w:t xml:space="preserve"> outcome </w:t>
      </w:r>
      <w:r w:rsidR="00F62D29">
        <w:rPr>
          <w:rFonts w:ascii="Arial" w:hAnsi="Arial" w:cs="Arial"/>
        </w:rPr>
        <w:fldChar w:fldCharType="begin">
          <w:fldData xml:space="preserve">PEVuZE5vdGU+PENpdGU+PEF1dGhvcj5LYXJpbWk8L0F1dGhvcj48WWVhcj4yMDIwPC9ZZWFyPjxS
ZWNOdW0+MjAyPC9SZWNOdW0+PERpc3BsYXlUZXh0PlsyOC0zMCwgMzMsIDM0LCA0MV08L0Rpc3Bs
YXlUZXh0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RGFuZGw8L0F1dGhvcj48WWVhcj4yMDIwPC9ZZWFyPjxSZWNOdW0+OTk8L1JlY051bT48cmVjb3Jk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C9FbmROb3RlPgB=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LYXJpbWk8L0F1dGhvcj48WWVhcj4yMDIwPC9ZZWFyPjxS
ZWNOdW0+MjAyPC9SZWNOdW0+PERpc3BsYXlUZXh0PlsyOC0zMCwgMzMsIDM0LCA0MV08L0Rpc3Bs
YXlUZXh0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RGFuZGw8L0F1dGhvcj48WWVhcj4yMDIwPC9ZZWFyPjxSZWNOdW0+OTk8L1JlY051bT48cmVjb3Jk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C9FbmROb3RlPgB=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F62D29">
        <w:rPr>
          <w:rFonts w:ascii="Arial" w:hAnsi="Arial" w:cs="Arial"/>
        </w:rPr>
        <w:fldChar w:fldCharType="separate"/>
      </w:r>
      <w:r w:rsidR="00AD4024">
        <w:rPr>
          <w:rFonts w:ascii="Arial" w:hAnsi="Arial" w:cs="Arial"/>
          <w:noProof/>
        </w:rPr>
        <w:t>[28-30, 33, 34, 41]</w:t>
      </w:r>
      <w:r w:rsidR="00F62D29">
        <w:rPr>
          <w:rFonts w:ascii="Arial" w:hAnsi="Arial" w:cs="Arial"/>
        </w:rPr>
        <w:fldChar w:fldCharType="end"/>
      </w:r>
      <w:r w:rsidR="00F62D29">
        <w:rPr>
          <w:rFonts w:ascii="Arial" w:hAnsi="Arial" w:cs="Arial"/>
        </w:rPr>
        <w:t xml:space="preserve">. </w:t>
      </w:r>
      <w:r w:rsidR="006042A8">
        <w:rPr>
          <w:rFonts w:ascii="Arial" w:hAnsi="Arial" w:cs="Arial"/>
        </w:rPr>
        <w:t xml:space="preserve">This is useful when the input features can be changed in the future, for example by raising your income for a </w:t>
      </w:r>
      <w:r w:rsidR="003C3FF6">
        <w:rPr>
          <w:rFonts w:ascii="Arial" w:hAnsi="Arial" w:cs="Arial"/>
        </w:rPr>
        <w:t>loan application.</w:t>
      </w:r>
    </w:p>
    <w:p w14:paraId="03465870" w14:textId="79A02293" w:rsidR="00B31469" w:rsidRDefault="00985C68" w:rsidP="001E67DC">
      <w:pPr>
        <w:pStyle w:val="Geenafstand"/>
        <w:spacing w:line="360" w:lineRule="auto"/>
        <w:rPr>
          <w:rFonts w:ascii="Arial" w:hAnsi="Arial" w:cs="Arial"/>
        </w:rPr>
      </w:pPr>
      <w:r>
        <w:rPr>
          <w:rFonts w:ascii="Arial" w:hAnsi="Arial" w:cs="Arial"/>
        </w:rPr>
        <w:t xml:space="preserve">Counterfactuals </w:t>
      </w:r>
      <w:r w:rsidR="00C065E4">
        <w:rPr>
          <w:rFonts w:ascii="Arial" w:hAnsi="Arial" w:cs="Arial"/>
        </w:rPr>
        <w:t>can either be chosen from the training data</w:t>
      </w:r>
      <w:r w:rsidR="001C4F77">
        <w:rPr>
          <w:rFonts w:ascii="Arial" w:hAnsi="Arial" w:cs="Arial"/>
        </w:rPr>
        <w:t xml:space="preserve"> </w:t>
      </w:r>
      <w:r w:rsidR="001C4F77">
        <w:rPr>
          <w:rFonts w:ascii="Arial" w:hAnsi="Arial" w:cs="Arial"/>
        </w:rPr>
        <w:fldChar w:fldCharType="begin"/>
      </w:r>
      <w:r w:rsidR="00AD4024">
        <w:rPr>
          <w:rFonts w:ascii="Arial" w:hAnsi="Arial" w:cs="Arial"/>
        </w:rPr>
        <w:instrText xml:space="preserve"> ADDIN EN.CITE &lt;EndNote&gt;&lt;Cite&gt;&lt;Author&gt;Wexler&lt;/Author&gt;&lt;Year&gt;2020&lt;/Year&gt;&lt;RecNum&gt;218&lt;/RecNum&gt;&lt;DisplayText&gt;[35, 4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Pr>
          <w:rFonts w:ascii="Arial" w:hAnsi="Arial" w:cs="Arial"/>
        </w:rPr>
        <w:fldChar w:fldCharType="separate"/>
      </w:r>
      <w:r w:rsidR="00AD4024">
        <w:rPr>
          <w:rFonts w:ascii="Arial" w:hAnsi="Arial" w:cs="Arial"/>
          <w:noProof/>
        </w:rPr>
        <w:t>[35, 43]</w:t>
      </w:r>
      <w:r w:rsidR="001C4F77">
        <w:rPr>
          <w:rFonts w:ascii="Arial" w:hAnsi="Arial" w:cs="Arial"/>
        </w:rPr>
        <w:fldChar w:fldCharType="end"/>
      </w:r>
      <w:r w:rsidR="00013C9A">
        <w:rPr>
          <w:rFonts w:ascii="Arial" w:hAnsi="Arial" w:cs="Arial"/>
        </w:rPr>
        <w:t xml:space="preserve">, or </w:t>
      </w:r>
      <w:r w:rsidR="00C065E4">
        <w:rPr>
          <w:rFonts w:ascii="Arial" w:hAnsi="Arial" w:cs="Arial"/>
        </w:rPr>
        <w:t xml:space="preserve">can be </w:t>
      </w:r>
      <w:r w:rsidR="00D30383">
        <w:rPr>
          <w:rFonts w:ascii="Arial" w:hAnsi="Arial" w:cs="Arial"/>
        </w:rPr>
        <w:t>a</w:t>
      </w:r>
      <w:r w:rsidR="00013C9A">
        <w:rPr>
          <w:rFonts w:ascii="Arial" w:hAnsi="Arial" w:cs="Arial"/>
        </w:rPr>
        <w:t>rtificial</w:t>
      </w:r>
      <w:r w:rsidR="00C065E4">
        <w:rPr>
          <w:rFonts w:ascii="Arial" w:hAnsi="Arial" w:cs="Arial"/>
        </w:rPr>
        <w:t>ly</w:t>
      </w:r>
      <w:r w:rsidR="00013C9A">
        <w:rPr>
          <w:rFonts w:ascii="Arial" w:hAnsi="Arial" w:cs="Arial"/>
        </w:rPr>
        <w:t xml:space="preserve"> </w:t>
      </w:r>
      <w:r w:rsidR="00C065E4">
        <w:rPr>
          <w:rFonts w:ascii="Arial" w:hAnsi="Arial" w:cs="Arial"/>
        </w:rPr>
        <w:t>sampled</w:t>
      </w:r>
      <w:r w:rsidR="00D30383">
        <w:rPr>
          <w:rFonts w:ascii="Arial" w:hAnsi="Arial" w:cs="Arial"/>
        </w:rPr>
        <w:t xml:space="preserve"> </w:t>
      </w:r>
      <w:r w:rsidR="00013C9A">
        <w:rPr>
          <w:rFonts w:ascii="Arial" w:hAnsi="Arial" w:cs="Arial"/>
        </w:rPr>
        <w:fldChar w:fldCharType="begin">
          <w:fldData xml:space="preserve">PEVuZE5vdGU+PENpdGU+PEF1dGhvcj5XYWNodGVyPC9BdXRob3I+PFllYXI+MjAxODwvWWVhcj48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ENpdGU+PEF1dGhvcj5EYW5kbDwvQXV0aG9yPjxZZWFyPjIwMjA8L1llYXI+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XYWNodGVyPC9BdXRob3I+PFllYXI+MjAxODwvWWVhcj48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ENpdGU+PEF1dGhvcj5EYW5kbDwvQXV0aG9yPjxZZWFyPjIwMjA8L1llYXI+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013C9A">
        <w:rPr>
          <w:rFonts w:ascii="Arial" w:hAnsi="Arial" w:cs="Arial"/>
        </w:rPr>
        <w:fldChar w:fldCharType="separate"/>
      </w:r>
      <w:r w:rsidR="00AD4024">
        <w:rPr>
          <w:rFonts w:ascii="Arial" w:hAnsi="Arial" w:cs="Arial"/>
          <w:noProof/>
        </w:rPr>
        <w:t>[26, 28-32, 36, 37, 39-41]</w:t>
      </w:r>
      <w:r w:rsidR="00013C9A">
        <w:rPr>
          <w:rFonts w:ascii="Arial" w:hAnsi="Arial" w:cs="Arial"/>
        </w:rPr>
        <w:fldChar w:fldCharType="end"/>
      </w:r>
      <w:r w:rsidR="00013C9A">
        <w:rPr>
          <w:rFonts w:ascii="Arial" w:hAnsi="Arial" w:cs="Arial"/>
        </w:rPr>
        <w:t xml:space="preserve">. </w:t>
      </w:r>
      <w:r w:rsidR="00C065E4">
        <w:rPr>
          <w:rFonts w:ascii="Arial" w:hAnsi="Arial" w:cs="Arial"/>
        </w:rPr>
        <w:t>The main advantage of presenting a training data point, is that it is a real-life example. It is therefore inherently realisti</w:t>
      </w:r>
      <w:r w:rsidR="00785289">
        <w:rPr>
          <w:rFonts w:ascii="Arial" w:hAnsi="Arial" w:cs="Arial"/>
        </w:rPr>
        <w:t>c</w:t>
      </w:r>
      <w:r w:rsidR="00C065E4">
        <w:rPr>
          <w:rFonts w:ascii="Arial" w:hAnsi="Arial" w:cs="Arial"/>
        </w:rPr>
        <w:t xml:space="preserve">. However, training </w:t>
      </w:r>
      <w:r w:rsidR="00174B97">
        <w:rPr>
          <w:rFonts w:ascii="Arial" w:hAnsi="Arial" w:cs="Arial"/>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Pr>
          <w:rFonts w:ascii="Arial" w:hAnsi="Arial" w:cs="Arial"/>
        </w:rPr>
        <w:fldChar w:fldCharType="begin">
          <w:fldData xml:space="preserve">PEVuZE5vdGU+PENpdGU+PEF1dGhvcj5XYWNodGVyPC9BdXRob3I+PFllYXI+MjAxODwvWWVhcj48
UmVjTnVtPjExMTwvUmVjTnVtPjxEaXNwbGF5VGV4dD5bMjYsIDI5LCAzMSwgMz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XYWNodGVyPC9BdXRob3I+PFllYXI+MjAxODwvWWVhcj48
UmVjTnVtPjExMTwvUmVjTnVtPjxEaXNwbGF5VGV4dD5bMjYsIDI5LCAzMSwgMz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287ABE">
        <w:rPr>
          <w:rFonts w:ascii="Arial" w:hAnsi="Arial" w:cs="Arial"/>
        </w:rPr>
        <w:fldChar w:fldCharType="separate"/>
      </w:r>
      <w:r w:rsidR="00AD4024">
        <w:rPr>
          <w:rFonts w:ascii="Arial" w:hAnsi="Arial" w:cs="Arial"/>
          <w:noProof/>
        </w:rPr>
        <w:t>[26, 29, 31, 36]</w:t>
      </w:r>
      <w:r w:rsidR="00287ABE">
        <w:rPr>
          <w:rFonts w:ascii="Arial" w:hAnsi="Arial" w:cs="Arial"/>
        </w:rPr>
        <w:fldChar w:fldCharType="end"/>
      </w:r>
      <w:r w:rsidR="00174B97">
        <w:rPr>
          <w:rFonts w:ascii="Arial" w:hAnsi="Arial" w:cs="Arial"/>
        </w:rPr>
        <w:t xml:space="preserve">, or take the input and perturb its feature values until a different outcome is reached </w:t>
      </w:r>
      <w:r w:rsidR="00287ABE">
        <w:rPr>
          <w:rFonts w:ascii="Arial" w:hAnsi="Arial" w:cs="Arial"/>
        </w:rPr>
        <w:fldChar w:fldCharType="begin">
          <w:fldData xml:space="preserve">PEVuZE5vdGU+PENpdGU+PEF1dGhvcj5SYXRoaTwvQXV0aG9yPjxZZWFyPjIwMTk8L1llYXI+PFJl
Y051bT4xOTA8L1JlY051bT48RGlzcGxheVRleHQ+WzI4LCAzMCwgMzIsIDM3LCAzOS00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SYXRoaTwvQXV0aG9yPjxZZWFyPjIwMTk8L1llYXI+PFJl
Y051bT4xOTA8L1JlY051bT48RGlzcGxheVRleHQ+WzI4LCAzMCwgMzIsIDM3LCAzOS00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287ABE">
        <w:rPr>
          <w:rFonts w:ascii="Arial" w:hAnsi="Arial" w:cs="Arial"/>
        </w:rPr>
        <w:fldChar w:fldCharType="separate"/>
      </w:r>
      <w:r w:rsidR="00AD4024">
        <w:rPr>
          <w:rFonts w:ascii="Arial" w:hAnsi="Arial" w:cs="Arial"/>
          <w:noProof/>
        </w:rPr>
        <w:t>[28, 30, 32, 37, 39-41]</w:t>
      </w:r>
      <w:r w:rsidR="00287ABE">
        <w:rPr>
          <w:rFonts w:ascii="Arial" w:hAnsi="Arial" w:cs="Arial"/>
        </w:rPr>
        <w:fldChar w:fldCharType="end"/>
      </w:r>
      <w:r w:rsidR="00785289">
        <w:rPr>
          <w:rFonts w:ascii="Arial" w:hAnsi="Arial" w:cs="Arial"/>
        </w:rPr>
        <w:t xml:space="preserve">. While most tackle this by randomly changing feature values </w:t>
      </w:r>
      <w:r w:rsidR="00B31469">
        <w:rPr>
          <w:rFonts w:ascii="Arial" w:hAnsi="Arial" w:cs="Arial"/>
        </w:rPr>
        <w:fldChar w:fldCharType="begin">
          <w:fldData xml:space="preserve">PEVuZE5vdGU+PENpdGU+PEF1dGhvcj5XYWNodGVyPC9BdXRob3I+PFllYXI+MjAxODwvWWVhcj48
UmVjTnVtPjExMTwvUmVjTnVtPjxEaXNwbGF5VGV4dD5bMjYsIDI5LCAzMCwgMzYsIDM3LCAzOSwg
NDFdPC9EaXNwbGF5VGV4dD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dyYXRoPC9BdXRob3I+PFllYXI+MjAxODwvWWVhcj48UmVjTnVtPjE4ODwvUmVj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dyYXRoPC9BdXRob3I+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XYWNodGVyPC9BdXRob3I+PFllYXI+MjAxODwvWWVhcj48
UmVjTnVtPjExMTwvUmVjTnVtPjxEaXNwbGF5VGV4dD5bMjYsIDI5LCAzMCwgMzYsIDM3LCAzOSwg
NDFdPC9EaXNwbGF5VGV4dD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dyYXRoPC9BdXRob3I+PFllYXI+MjAxODwvWWVhcj48UmVjTnVtPjE4ODwvUmVj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dyYXRoPC9BdXRob3I+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B31469">
        <w:rPr>
          <w:rFonts w:ascii="Arial" w:hAnsi="Arial" w:cs="Arial"/>
        </w:rPr>
        <w:fldChar w:fldCharType="separate"/>
      </w:r>
      <w:r w:rsidR="00AD4024">
        <w:rPr>
          <w:rFonts w:ascii="Arial" w:hAnsi="Arial" w:cs="Arial"/>
          <w:noProof/>
        </w:rPr>
        <w:t>[26, 29, 30, 36, 37, 39, 41]</w:t>
      </w:r>
      <w:r w:rsidR="00B31469">
        <w:rPr>
          <w:rFonts w:ascii="Arial" w:hAnsi="Arial" w:cs="Arial"/>
        </w:rPr>
        <w:fldChar w:fldCharType="end"/>
      </w:r>
      <w:r w:rsidR="00B31469">
        <w:rPr>
          <w:rFonts w:ascii="Arial" w:hAnsi="Arial" w:cs="Arial"/>
        </w:rPr>
        <w:t xml:space="preserve">, </w:t>
      </w:r>
      <w:r w:rsidR="00785289">
        <w:rPr>
          <w:rFonts w:ascii="Arial" w:hAnsi="Arial" w:cs="Arial"/>
        </w:rPr>
        <w:t xml:space="preserve">some take a more sophisticated route by using </w:t>
      </w:r>
      <w:r w:rsidR="00B31469">
        <w:rPr>
          <w:rFonts w:ascii="Arial" w:hAnsi="Arial" w:cs="Arial"/>
        </w:rPr>
        <w:t>a genetic algorithm</w:t>
      </w:r>
      <w:r w:rsidR="00785289">
        <w:rPr>
          <w:rFonts w:ascii="Arial" w:hAnsi="Arial" w:cs="Arial"/>
        </w:rPr>
        <w:t xml:space="preserve"> </w:t>
      </w:r>
      <w:r w:rsidR="00B31469">
        <w:rPr>
          <w:rFonts w:ascii="Arial" w:hAnsi="Arial" w:cs="Arial"/>
        </w:rPr>
        <w:fldChar w:fldCharType="begin">
          <w:fldData xml:space="preserve">PEVuZE5vdGU+PENpdGU+PEF1dGhvcj5HdWlkb3R0aTwvQXV0aG9yPjxZZWFyPjIwMTk8L1llYXI+
PFJlY051bT4xNjY8L1JlY051bT48RGlzcGxheVRleHQ+WzI4LCAzMSwgMzIsIDQ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HdWlkb3R0aTwvQXV0aG9yPjxZZWFyPjIwMTk8L1llYXI+
PFJlY051bT4xNjY8L1JlY051bT48RGlzcGxheVRleHQ+WzI4LCAzMSwgMzIsIDQ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B31469">
        <w:rPr>
          <w:rFonts w:ascii="Arial" w:hAnsi="Arial" w:cs="Arial"/>
        </w:rPr>
        <w:fldChar w:fldCharType="separate"/>
      </w:r>
      <w:r w:rsidR="00AD4024">
        <w:rPr>
          <w:rFonts w:ascii="Arial" w:hAnsi="Arial" w:cs="Arial"/>
          <w:noProof/>
        </w:rPr>
        <w:t>[28, 31, 32, 40]</w:t>
      </w:r>
      <w:r w:rsidR="00B31469">
        <w:rPr>
          <w:rFonts w:ascii="Arial" w:hAnsi="Arial" w:cs="Arial"/>
        </w:rPr>
        <w:fldChar w:fldCharType="end"/>
      </w:r>
      <w:r w:rsidR="00B31469">
        <w:rPr>
          <w:rFonts w:ascii="Arial" w:hAnsi="Arial" w:cs="Arial"/>
        </w:rPr>
        <w:t xml:space="preserve">. Genetic algorithms </w:t>
      </w:r>
      <w:r w:rsidR="001E67DC">
        <w:rPr>
          <w:rFonts w:ascii="Arial" w:hAnsi="Arial" w:cs="Arial"/>
        </w:rPr>
        <w:t xml:space="preserve">generate instances from a starting ‘population’ such as the training data, or the input instance. These are then </w:t>
      </w:r>
      <w:r w:rsidR="001E2DE6">
        <w:rPr>
          <w:rFonts w:ascii="Arial" w:hAnsi="Arial" w:cs="Arial"/>
        </w:rPr>
        <w:t>‘</w:t>
      </w:r>
      <w:r w:rsidR="00B31469">
        <w:rPr>
          <w:rFonts w:ascii="Arial" w:hAnsi="Arial" w:cs="Arial"/>
        </w:rPr>
        <w:t>evolved</w:t>
      </w:r>
      <w:r w:rsidR="001E2DE6">
        <w:rPr>
          <w:rFonts w:ascii="Arial" w:hAnsi="Arial" w:cs="Arial"/>
        </w:rPr>
        <w:t>’</w:t>
      </w:r>
      <w:r w:rsidR="00B31469">
        <w:rPr>
          <w:rFonts w:ascii="Arial" w:hAnsi="Arial" w:cs="Arial"/>
        </w:rPr>
        <w:t xml:space="preserve"> </w:t>
      </w:r>
      <w:r w:rsidR="001E67DC">
        <w:rPr>
          <w:rFonts w:ascii="Arial" w:hAnsi="Arial" w:cs="Arial"/>
        </w:rPr>
        <w:t>through</w:t>
      </w:r>
      <w:r w:rsidR="00B31469">
        <w:rPr>
          <w:rFonts w:ascii="Arial" w:hAnsi="Arial" w:cs="Arial"/>
        </w:rPr>
        <w:t xml:space="preserve"> crossover, mutation and selection. Crossover refers to combining feature values from two individuals, while mutation randomly changes an arbitrary feature value. By selection, only the </w:t>
      </w:r>
      <w:r w:rsidR="001E67DC">
        <w:rPr>
          <w:rFonts w:ascii="Arial" w:hAnsi="Arial" w:cs="Arial"/>
        </w:rPr>
        <w:t>samples</w:t>
      </w:r>
      <w:r w:rsidR="00B31469">
        <w:rPr>
          <w:rFonts w:ascii="Arial" w:hAnsi="Arial" w:cs="Arial"/>
        </w:rPr>
        <w:t xml:space="preserve"> with the best fitness score are kept. This fitness score is usually defined by the distance.</w:t>
      </w:r>
    </w:p>
    <w:p w14:paraId="38FD075D" w14:textId="75EA2691" w:rsidR="002A0F01" w:rsidRDefault="00E14181" w:rsidP="00B31469">
      <w:pPr>
        <w:pStyle w:val="Geenafstand"/>
        <w:spacing w:line="360" w:lineRule="auto"/>
        <w:rPr>
          <w:rFonts w:ascii="Arial" w:hAnsi="Arial" w:cs="Arial"/>
        </w:rPr>
      </w:pPr>
      <w:r>
        <w:rPr>
          <w:rFonts w:ascii="Arial" w:hAnsi="Arial" w:cs="Arial"/>
        </w:rPr>
        <w:t xml:space="preserve">Some approaches have leveraged the power of SHAP values to create their counterfactuals </w:t>
      </w:r>
      <w:r>
        <w:rPr>
          <w:rFonts w:ascii="Arial" w:hAnsi="Arial" w:cs="Arial"/>
        </w:rPr>
        <w:fldChar w:fldCharType="begin"/>
      </w:r>
      <w:r>
        <w:rPr>
          <w:rFonts w:ascii="Arial" w:hAnsi="Arial" w:cs="Arial"/>
        </w:rPr>
        <w:instrText xml:space="preserve"> ADDIN EN.CITE &lt;EndNote&gt;&lt;Cite&gt;&lt;Author&gt;Ramon&lt;/Author&gt;&lt;Year&gt;2020&lt;/Year&gt;&lt;RecNum&gt;205&lt;/RecNum&gt;&lt;DisplayText&gt;[27, 3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Pr>
          <w:rFonts w:ascii="Arial" w:hAnsi="Arial" w:cs="Arial"/>
          <w:noProof/>
        </w:rPr>
        <w:t>[27, 39]</w:t>
      </w:r>
      <w:r>
        <w:rPr>
          <w:rFonts w:ascii="Arial" w:hAnsi="Arial" w:cs="Arial"/>
        </w:rPr>
        <w:fldChar w:fldCharType="end"/>
      </w:r>
      <w:r>
        <w:rPr>
          <w:rFonts w:ascii="Arial" w:hAnsi="Arial" w:cs="Arial"/>
        </w:rPr>
        <w:t xml:space="preserve">. By only changing the features from the input instance that have negative SHAP values for target class B,  a counterfactual could be found </w:t>
      </w:r>
      <w:r>
        <w:rPr>
          <w:rFonts w:ascii="Arial" w:hAnsi="Arial" w:cs="Arial"/>
        </w:rPr>
        <w:fldChar w:fldCharType="begin"/>
      </w:r>
      <w:r>
        <w:rPr>
          <w:rFonts w:ascii="Arial" w:hAnsi="Arial" w:cs="Arial"/>
        </w:rPr>
        <w:instrText xml:space="preserve"> ADDIN EN.CITE &lt;EndNote&gt;&lt;Cite&gt;&lt;Author&gt;Rathi&lt;/Author&gt;&lt;Year&gt;2019&lt;/Year&gt;&lt;RecNum&gt;190&lt;/RecNum&gt;&lt;DisplayText&gt;[3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Pr>
          <w:rFonts w:ascii="Arial" w:hAnsi="Arial" w:cs="Arial"/>
          <w:noProof/>
        </w:rPr>
        <w:t>[39]</w:t>
      </w:r>
      <w:r>
        <w:rPr>
          <w:rFonts w:ascii="Arial" w:hAnsi="Arial" w:cs="Arial"/>
        </w:rPr>
        <w:fldChar w:fldCharType="end"/>
      </w:r>
      <w:r>
        <w:rPr>
          <w:rFonts w:ascii="Arial" w:hAnsi="Arial" w:cs="Arial"/>
        </w:rPr>
        <w:t>.</w:t>
      </w:r>
      <w:r w:rsidR="00220CCE" w:rsidRPr="00220CCE">
        <w:rPr>
          <w:rFonts w:ascii="Arial" w:hAnsi="Arial" w:cs="Arial"/>
        </w:rPr>
        <w:t xml:space="preserve"> </w:t>
      </w:r>
      <w:r w:rsidR="00220CCE">
        <w:rPr>
          <w:rFonts w:ascii="Arial" w:hAnsi="Arial" w:cs="Arial"/>
        </w:rPr>
        <w:t xml:space="preserve">This approach suffers from the fact that by only changing features with negative SHAP values, they limit the range of possible feature changes and therefore produce counterfactuals that are generally </w:t>
      </w:r>
      <w:r w:rsidR="00220CCE">
        <w:rPr>
          <w:rFonts w:ascii="Arial" w:hAnsi="Arial" w:cs="Arial"/>
        </w:rPr>
        <w:lastRenderedPageBreak/>
        <w:t>further away.</w:t>
      </w:r>
      <w:r w:rsidR="00220CCE">
        <w:rPr>
          <w:rFonts w:ascii="Arial" w:hAnsi="Arial" w:cs="Arial"/>
        </w:rPr>
        <w:t xml:space="preserve"> Similarly, by iteratively setting the features with the highest SHAP values for the predicted class A to zero, a the target class could also be reached </w:t>
      </w:r>
      <w:r w:rsidR="00220CCE">
        <w:rPr>
          <w:rFonts w:ascii="Arial" w:hAnsi="Arial" w:cs="Arial"/>
        </w:rPr>
        <w:fldChar w:fldCharType="begin"/>
      </w:r>
      <w:r w:rsidR="00220CCE">
        <w:rPr>
          <w:rFonts w:ascii="Arial" w:hAnsi="Arial" w:cs="Arial"/>
        </w:rPr>
        <w:instrText xml:space="preserve"> ADDIN EN.CITE &lt;EndNote&gt;&lt;Cite&gt;&lt;Author&gt;Ramon&lt;/Author&gt;&lt;Year&gt;2020&lt;/Year&gt;&lt;RecNum&gt;205&lt;/RecNum&gt;&lt;DisplayText&gt;[27]&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Pr>
          <w:rFonts w:ascii="Arial" w:hAnsi="Arial" w:cs="Arial"/>
        </w:rPr>
        <w:fldChar w:fldCharType="separate"/>
      </w:r>
      <w:r w:rsidR="00220CCE">
        <w:rPr>
          <w:rFonts w:ascii="Arial" w:hAnsi="Arial" w:cs="Arial"/>
          <w:noProof/>
        </w:rPr>
        <w:t>[27]</w:t>
      </w:r>
      <w:r w:rsidR="00220CCE">
        <w:rPr>
          <w:rFonts w:ascii="Arial" w:hAnsi="Arial" w:cs="Arial"/>
        </w:rPr>
        <w:fldChar w:fldCharType="end"/>
      </w:r>
      <w:r w:rsidR="00220CCE">
        <w:rPr>
          <w:rFonts w:ascii="Arial" w:hAnsi="Arial" w:cs="Arial"/>
        </w:rPr>
        <w:t>.</w:t>
      </w:r>
    </w:p>
    <w:p w14:paraId="50BF2534" w14:textId="77777777" w:rsidR="002A0F01" w:rsidRDefault="002A0F01" w:rsidP="00B31469">
      <w:pPr>
        <w:pStyle w:val="Geenafstand"/>
        <w:spacing w:line="360" w:lineRule="auto"/>
        <w:rPr>
          <w:rFonts w:ascii="Arial" w:hAnsi="Arial" w:cs="Arial"/>
        </w:rPr>
      </w:pPr>
    </w:p>
    <w:p w14:paraId="36587230" w14:textId="1E85CDB4" w:rsidR="00B31469" w:rsidRDefault="00B31469" w:rsidP="00220CCE">
      <w:pPr>
        <w:pStyle w:val="Geenafstand"/>
        <w:spacing w:line="360" w:lineRule="auto"/>
        <w:rPr>
          <w:rFonts w:ascii="Arial" w:hAnsi="Arial" w:cs="Arial"/>
        </w:rPr>
      </w:pPr>
      <w:r>
        <w:rPr>
          <w:rFonts w:ascii="Arial" w:hAnsi="Arial" w:cs="Arial"/>
        </w:rPr>
        <w:t>None of these methods are suitable for datasets with correlated features, as they would produce unlikely feature combinations</w:t>
      </w:r>
      <w:r w:rsidR="00220CCE">
        <w:rPr>
          <w:rFonts w:ascii="Arial" w:hAnsi="Arial" w:cs="Arial"/>
        </w:rPr>
        <w:t xml:space="preserve">. </w:t>
      </w:r>
    </w:p>
    <w:p w14:paraId="0E314650" w14:textId="77777777" w:rsidR="00220CCE" w:rsidRDefault="00220CCE" w:rsidP="00220CCE">
      <w:pPr>
        <w:pStyle w:val="Geenafstand"/>
        <w:spacing w:line="360" w:lineRule="auto"/>
        <w:rPr>
          <w:rFonts w:ascii="Arial" w:hAnsi="Arial" w:cs="Arial"/>
        </w:rPr>
      </w:pPr>
    </w:p>
    <w:p w14:paraId="0AC36E4C" w14:textId="73B9AC4B" w:rsidR="003D41E7" w:rsidRDefault="003D41E7" w:rsidP="00B31469">
      <w:pPr>
        <w:pStyle w:val="Geenafstand"/>
        <w:spacing w:line="360" w:lineRule="auto"/>
        <w:rPr>
          <w:rFonts w:ascii="Arial" w:hAnsi="Arial" w:cs="Arial"/>
        </w:rPr>
      </w:pPr>
    </w:p>
    <w:p w14:paraId="5BDE3246" w14:textId="11371695" w:rsidR="003D41E7" w:rsidRDefault="003D41E7" w:rsidP="003D41E7">
      <w:pPr>
        <w:pStyle w:val="Geenafstand"/>
        <w:spacing w:line="360" w:lineRule="auto"/>
        <w:rPr>
          <w:rFonts w:ascii="Arial" w:hAnsi="Arial" w:cs="Arial"/>
          <w:iCs/>
        </w:rPr>
      </w:pPr>
      <w:r>
        <w:rPr>
          <w:rFonts w:ascii="Arial" w:hAnsi="Arial" w:cs="Arial"/>
          <w:iCs/>
        </w:rPr>
        <w:t xml:space="preserve">One issue that is largely overlooked or handled quite poorly is realism. One way that the realism of counterfactual is considered, is by its distance to the closest training data point </w:t>
      </w:r>
      <w:r>
        <w:rPr>
          <w:rFonts w:ascii="Arial" w:hAnsi="Arial" w:cs="Arial"/>
          <w:iCs/>
        </w:rPr>
        <w:fldChar w:fldCharType="begin">
          <w:fldData xml:space="preserve">PEVuZE5vdGU+PENpdGU+PEF1dGhvcj5EYW5kbDwvQXV0aG9yPjxZZWFyPjIwMjA8L1llYXI+PFJl
Y051bT45OTwvUmVjTnVtPjxEaXNwbGF5VGV4dD5bMjh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AD4024">
        <w:rPr>
          <w:rFonts w:ascii="Arial" w:hAnsi="Arial" w:cs="Arial"/>
          <w:iCs/>
        </w:rPr>
        <w:instrText xml:space="preserve"> ADDIN EN.CITE </w:instrText>
      </w:r>
      <w:r w:rsidR="00AD4024">
        <w:rPr>
          <w:rFonts w:ascii="Arial" w:hAnsi="Arial" w:cs="Arial"/>
          <w:iCs/>
        </w:rPr>
        <w:fldChar w:fldCharType="begin">
          <w:fldData xml:space="preserve">PEVuZE5vdGU+PENpdGU+PEF1dGhvcj5EYW5kbDwvQXV0aG9yPjxZZWFyPjIwMjA8L1llYXI+PFJl
Y051bT45OTwvUmVjTnVtPjxEaXNwbGF5VGV4dD5bMjh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AD4024">
        <w:rPr>
          <w:rFonts w:ascii="Arial" w:hAnsi="Arial" w:cs="Arial"/>
          <w:iCs/>
        </w:rPr>
        <w:instrText xml:space="preserve"> ADDIN EN.CITE.DATA </w:instrText>
      </w:r>
      <w:r w:rsidR="00AD4024">
        <w:rPr>
          <w:rFonts w:ascii="Arial" w:hAnsi="Arial" w:cs="Arial"/>
          <w:iCs/>
        </w:rPr>
      </w:r>
      <w:r w:rsidR="00AD4024">
        <w:rPr>
          <w:rFonts w:ascii="Arial" w:hAnsi="Arial" w:cs="Arial"/>
          <w:iCs/>
        </w:rPr>
        <w:fldChar w:fldCharType="end"/>
      </w:r>
      <w:r>
        <w:rPr>
          <w:rFonts w:ascii="Arial" w:hAnsi="Arial" w:cs="Arial"/>
          <w:iCs/>
        </w:rPr>
        <w:fldChar w:fldCharType="separate"/>
      </w:r>
      <w:r w:rsidR="00AD4024">
        <w:rPr>
          <w:rFonts w:ascii="Arial" w:hAnsi="Arial" w:cs="Arial"/>
          <w:iCs/>
          <w:noProof/>
        </w:rPr>
        <w:t>[28]</w:t>
      </w:r>
      <w:r>
        <w:rPr>
          <w:rFonts w:ascii="Arial" w:hAnsi="Arial" w:cs="Arial"/>
          <w:iCs/>
        </w:rPr>
        <w:fldChar w:fldCharType="end"/>
      </w:r>
      <w:r>
        <w:rPr>
          <w:rFonts w:ascii="Arial" w:hAnsi="Arial" w:cs="Arial"/>
          <w:iCs/>
        </w:rPr>
        <w:t xml:space="preserve">. Though this can give an impression of the general relation to the training data, it does not account for the correlation between features. </w:t>
      </w:r>
    </w:p>
    <w:p w14:paraId="46BFC041" w14:textId="77777777" w:rsidR="003D41E7" w:rsidRDefault="003D41E7" w:rsidP="003D41E7">
      <w:pPr>
        <w:pStyle w:val="Geenafstand"/>
        <w:spacing w:line="360" w:lineRule="auto"/>
        <w:rPr>
          <w:rFonts w:ascii="Arial" w:hAnsi="Arial" w:cs="Arial"/>
          <w:iCs/>
        </w:rPr>
      </w:pPr>
    </w:p>
    <w:p w14:paraId="763B968C" w14:textId="11D8D713" w:rsidR="003D41E7" w:rsidRDefault="003D41E7" w:rsidP="003D41E7">
      <w:pPr>
        <w:pStyle w:val="Geenafstand"/>
        <w:spacing w:line="360" w:lineRule="auto"/>
        <w:rPr>
          <w:rFonts w:ascii="Arial" w:hAnsi="Arial" w:cs="Arial"/>
          <w:iCs/>
        </w:rPr>
      </w:pPr>
      <w:r>
        <w:rPr>
          <w:rFonts w:ascii="Arial" w:hAnsi="Arial" w:cs="Arial"/>
          <w:iCs/>
        </w:rPr>
        <w:t xml:space="preserve">As an example, consider a profile with a Total Allele Count (TAC) of 98 and a Maximum Allele Count (MAC) of 6, that was predicted to have 4 contributors. To generate a counterfactual with a prediction of 3 contributors, the program might propose a profile with a TAC of 30. Though this would make the model predict a NOC of 3, the combination of the original MAC value of 6, with the new TAC value of 30 is impossible. There are a total of 23 loci in the profile; if there are 30 alleles in the entire profile (TAC), that would leave either 1 or 2 alleles per locus (30/23). It would thus be highly unlikely, or even impossible to have a locus with 6 alleles (MAC). </w:t>
      </w:r>
    </w:p>
    <w:p w14:paraId="670B6102" w14:textId="77777777" w:rsidR="003D41E7" w:rsidRDefault="003D41E7" w:rsidP="003D41E7">
      <w:pPr>
        <w:pStyle w:val="Geenafstand"/>
        <w:spacing w:line="360" w:lineRule="auto"/>
        <w:rPr>
          <w:rFonts w:ascii="Arial" w:hAnsi="Arial" w:cs="Arial"/>
          <w:iCs/>
        </w:rPr>
      </w:pPr>
    </w:p>
    <w:p w14:paraId="3A957626" w14:textId="6023B176" w:rsidR="003D41E7" w:rsidRDefault="003D41E7" w:rsidP="003D41E7">
      <w:pPr>
        <w:pStyle w:val="Geenafstand"/>
        <w:spacing w:line="360" w:lineRule="auto"/>
        <w:rPr>
          <w:rFonts w:ascii="Arial" w:hAnsi="Arial" w:cs="Arial"/>
          <w:iCs/>
        </w:rPr>
      </w:pPr>
      <w:r>
        <w:rPr>
          <w:rFonts w:ascii="Arial" w:hAnsi="Arial" w:cs="Arial"/>
          <w:iCs/>
        </w:rPr>
        <w:t xml:space="preserve">Another approach is to limit features to certain ranges defined by the user or based on the training data, which does not solve the problem of unlikely feature value combinations </w:t>
      </w:r>
      <w:r>
        <w:rPr>
          <w:rFonts w:ascii="Arial" w:hAnsi="Arial" w:cs="Arial"/>
          <w:iCs/>
        </w:rPr>
        <w:fldChar w:fldCharType="begin">
          <w:fldData xml:space="preserve">PEVuZE5vdGU+PENpdGU+PEF1dGhvcj5TaGFybWE8L0F1dGhvcj48WWVhcj4yMDIwPC9ZZWFyPjxS
ZWNOdW0+MTc2PC9SZWNOdW0+PERpc3BsYXlUZXh0PlsyOSwgMz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AD4024">
        <w:rPr>
          <w:rFonts w:ascii="Arial" w:hAnsi="Arial" w:cs="Arial"/>
          <w:iCs/>
        </w:rPr>
        <w:instrText xml:space="preserve"> ADDIN EN.CITE </w:instrText>
      </w:r>
      <w:r w:rsidR="00AD4024">
        <w:rPr>
          <w:rFonts w:ascii="Arial" w:hAnsi="Arial" w:cs="Arial"/>
          <w:iCs/>
        </w:rPr>
        <w:fldChar w:fldCharType="begin">
          <w:fldData xml:space="preserve">PEVuZE5vdGU+PENpdGU+PEF1dGhvcj5TaGFybWE8L0F1dGhvcj48WWVhcj4yMDIwPC9ZZWFyPjxS
ZWNOdW0+MTc2PC9SZWNOdW0+PERpc3BsYXlUZXh0PlsyOSwgMz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AD4024">
        <w:rPr>
          <w:rFonts w:ascii="Arial" w:hAnsi="Arial" w:cs="Arial"/>
          <w:iCs/>
        </w:rPr>
        <w:instrText xml:space="preserve"> ADDIN EN.CITE.DATA </w:instrText>
      </w:r>
      <w:r w:rsidR="00AD4024">
        <w:rPr>
          <w:rFonts w:ascii="Arial" w:hAnsi="Arial" w:cs="Arial"/>
          <w:iCs/>
        </w:rPr>
      </w:r>
      <w:r w:rsidR="00AD4024">
        <w:rPr>
          <w:rFonts w:ascii="Arial" w:hAnsi="Arial" w:cs="Arial"/>
          <w:iCs/>
        </w:rPr>
        <w:fldChar w:fldCharType="end"/>
      </w:r>
      <w:r>
        <w:rPr>
          <w:rFonts w:ascii="Arial" w:hAnsi="Arial" w:cs="Arial"/>
          <w:iCs/>
        </w:rPr>
        <w:fldChar w:fldCharType="separate"/>
      </w:r>
      <w:r w:rsidR="00AD4024">
        <w:rPr>
          <w:rFonts w:ascii="Arial" w:hAnsi="Arial" w:cs="Arial"/>
          <w:iCs/>
          <w:noProof/>
        </w:rPr>
        <w:t>[29, 31]</w:t>
      </w:r>
      <w:r>
        <w:rPr>
          <w:rFonts w:ascii="Arial" w:hAnsi="Arial" w:cs="Arial"/>
          <w:iCs/>
        </w:rPr>
        <w:fldChar w:fldCharType="end"/>
      </w:r>
      <w:r>
        <w:rPr>
          <w:rFonts w:ascii="Arial" w:hAnsi="Arial" w:cs="Arial"/>
          <w:iCs/>
        </w:rPr>
        <w:t xml:space="preserve">. In a post-hoc filtering approach, the user can supply causal knowledge to the model to remove counterfactuals with impossible feature combinations </w:t>
      </w:r>
      <w:r>
        <w:rPr>
          <w:rFonts w:ascii="Arial" w:hAnsi="Arial" w:cs="Arial"/>
          <w:iCs/>
        </w:rPr>
        <w:fldChar w:fldCharType="begin"/>
      </w:r>
      <w:r w:rsidR="00AD4024">
        <w:rPr>
          <w:rFonts w:ascii="Arial" w:hAnsi="Arial" w:cs="Arial"/>
          <w:iCs/>
        </w:rPr>
        <w:instrText xml:space="preserve"> ADDIN EN.CITE &lt;EndNote&gt;&lt;Cite&gt;&lt;Author&gt;Mothilal&lt;/Author&gt;&lt;Year&gt;2020&lt;/Year&gt;&lt;RecNum&gt;172&lt;/RecNum&gt;&lt;DisplayText&gt;[3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Pr>
          <w:rFonts w:ascii="Arial" w:hAnsi="Arial" w:cs="Arial"/>
          <w:iCs/>
        </w:rPr>
        <w:fldChar w:fldCharType="separate"/>
      </w:r>
      <w:r w:rsidR="00AD4024">
        <w:rPr>
          <w:rFonts w:ascii="Arial" w:hAnsi="Arial" w:cs="Arial"/>
          <w:iCs/>
          <w:noProof/>
        </w:rPr>
        <w:t>[30]</w:t>
      </w:r>
      <w:r>
        <w:rPr>
          <w:rFonts w:ascii="Arial" w:hAnsi="Arial" w:cs="Arial"/>
          <w:iCs/>
        </w:rPr>
        <w:fldChar w:fldCharType="end"/>
      </w:r>
      <w:r>
        <w:rPr>
          <w:rFonts w:ascii="Arial" w:hAnsi="Arial" w:cs="Arial"/>
          <w:iCs/>
        </w:rPr>
        <w:t xml:space="preserve">. This again leaves the responsibility with the user, is time-consuming for many correlated features, and has the risk that all produced counterfactuals must be removed since the filtering happens after the examples are generated. There exists a recent Julia implementation that limits the feature combinations to the ones made in the training data, though the user needs to supply each of  these relations manually </w:t>
      </w:r>
      <w:r>
        <w:rPr>
          <w:rFonts w:ascii="Arial" w:hAnsi="Arial" w:cs="Arial"/>
          <w:iCs/>
        </w:rPr>
        <w:fldChar w:fldCharType="begin"/>
      </w:r>
      <w:r w:rsidR="00AD4024">
        <w:rPr>
          <w:rFonts w:ascii="Arial" w:hAnsi="Arial" w:cs="Arial"/>
          <w:iCs/>
        </w:rPr>
        <w:instrText xml:space="preserve"> ADDIN EN.CITE &lt;EndNote&gt;&lt;Cite&gt;&lt;Author&gt;Schleich&lt;/Author&gt;&lt;Year&gt;2021&lt;/Year&gt;&lt;RecNum&gt;204&lt;/RecNum&gt;&lt;DisplayText&gt;[3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Pr>
          <w:rFonts w:ascii="Arial" w:hAnsi="Arial" w:cs="Arial"/>
          <w:iCs/>
        </w:rPr>
        <w:fldChar w:fldCharType="separate"/>
      </w:r>
      <w:r w:rsidR="00AD4024">
        <w:rPr>
          <w:rFonts w:ascii="Arial" w:hAnsi="Arial" w:cs="Arial"/>
          <w:iCs/>
          <w:noProof/>
        </w:rPr>
        <w:t>[32]</w:t>
      </w:r>
      <w:r>
        <w:rPr>
          <w:rFonts w:ascii="Arial" w:hAnsi="Arial" w:cs="Arial"/>
          <w:iCs/>
        </w:rPr>
        <w:fldChar w:fldCharType="end"/>
      </w:r>
      <w:r>
        <w:rPr>
          <w:rFonts w:ascii="Arial" w:hAnsi="Arial" w:cs="Arial"/>
          <w:iCs/>
        </w:rPr>
        <w:t xml:space="preserve">. </w:t>
      </w:r>
    </w:p>
    <w:p w14:paraId="12E26347" w14:textId="2723BC05" w:rsidR="003D41E7" w:rsidRDefault="003D41E7" w:rsidP="003D41E7">
      <w:pPr>
        <w:pStyle w:val="Geenafstand"/>
        <w:spacing w:line="360" w:lineRule="auto"/>
        <w:rPr>
          <w:rFonts w:ascii="Arial" w:hAnsi="Arial" w:cs="Arial"/>
          <w:iCs/>
        </w:rPr>
      </w:pPr>
      <w:r>
        <w:rPr>
          <w:rFonts w:ascii="Arial" w:hAnsi="Arial" w:cs="Arial"/>
          <w:iCs/>
        </w:rPr>
        <w:t xml:space="preserve">FACE makes use of the training data to form a connected path from one instance to one of the target prediction </w:t>
      </w:r>
      <w:r>
        <w:rPr>
          <w:rFonts w:ascii="Arial" w:hAnsi="Arial" w:cs="Arial"/>
          <w:iCs/>
        </w:rPr>
        <w:fldChar w:fldCharType="begin"/>
      </w:r>
      <w:r w:rsidR="00AD4024">
        <w:rPr>
          <w:rFonts w:ascii="Arial" w:hAnsi="Arial" w:cs="Arial"/>
          <w:iCs/>
        </w:rPr>
        <w:instrText xml:space="preserve"> ADDIN EN.CITE &lt;EndNote&gt;&lt;Cite&gt;&lt;Author&gt;Poyiadzi&lt;/Author&gt;&lt;Year&gt;2020&lt;/Year&gt;&lt;RecNum&gt;192&lt;/RecNum&gt;&lt;DisplayText&gt;[3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Pr>
          <w:rFonts w:ascii="Arial" w:hAnsi="Arial" w:cs="Arial"/>
          <w:iCs/>
        </w:rPr>
        <w:fldChar w:fldCharType="separate"/>
      </w:r>
      <w:r w:rsidR="00AD4024">
        <w:rPr>
          <w:rFonts w:ascii="Arial" w:hAnsi="Arial" w:cs="Arial"/>
          <w:iCs/>
          <w:noProof/>
        </w:rPr>
        <w:t>[33]</w:t>
      </w:r>
      <w:r>
        <w:rPr>
          <w:rFonts w:ascii="Arial" w:hAnsi="Arial" w:cs="Arial"/>
          <w:iCs/>
        </w:rPr>
        <w:fldChar w:fldCharType="end"/>
      </w:r>
      <w:r>
        <w:rPr>
          <w:rFonts w:ascii="Arial" w:hAnsi="Arial" w:cs="Arial"/>
          <w:iCs/>
        </w:rPr>
        <w:t>. This ensures that the query instance could be transformed into the counterfactual one. This relies heavily on the data having certain areas of higher density, and having connected areas from one prediction to the next. This might not be present in sparser real-life datasets. Their focus lies on if the transition is feasible, not if the end result is. There is not constraint for correlated features.</w:t>
      </w:r>
    </w:p>
    <w:p w14:paraId="12075B9C" w14:textId="4BB24F15" w:rsidR="003D41E7" w:rsidRDefault="003D41E7" w:rsidP="003D41E7">
      <w:pPr>
        <w:pStyle w:val="Geenafstand"/>
        <w:spacing w:line="360" w:lineRule="auto"/>
        <w:rPr>
          <w:rFonts w:ascii="Arial" w:hAnsi="Arial" w:cs="Arial"/>
          <w:iCs/>
        </w:rPr>
      </w:pPr>
      <w:r>
        <w:rPr>
          <w:rFonts w:ascii="Arial" w:hAnsi="Arial" w:cs="Arial"/>
          <w:iCs/>
        </w:rPr>
        <w:lastRenderedPageBreak/>
        <w:t xml:space="preserve">A method that derives counterfactuals from training instances has achieved more realistic instances </w:t>
      </w:r>
      <w:r>
        <w:rPr>
          <w:rFonts w:ascii="Arial" w:hAnsi="Arial" w:cs="Arial"/>
          <w:iCs/>
        </w:rPr>
        <w:fldChar w:fldCharType="begin"/>
      </w:r>
      <w:r w:rsidR="00AD4024">
        <w:rPr>
          <w:rFonts w:ascii="Arial" w:hAnsi="Arial" w:cs="Arial"/>
          <w:iCs/>
        </w:rPr>
        <w:instrText xml:space="preserve"> ADDIN EN.CITE &lt;EndNote&gt;&lt;Cite&gt;&lt;Author&gt;Keane&lt;/Author&gt;&lt;Year&gt;2020&lt;/Year&gt;&lt;RecNum&gt;189&lt;/RecNum&gt;&lt;DisplayText&gt;[3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Pr>
          <w:rFonts w:ascii="Arial" w:hAnsi="Arial" w:cs="Arial"/>
          <w:iCs/>
        </w:rPr>
        <w:fldChar w:fldCharType="separate"/>
      </w:r>
      <w:r w:rsidR="00AD4024">
        <w:rPr>
          <w:rFonts w:ascii="Arial" w:hAnsi="Arial" w:cs="Arial"/>
          <w:iCs/>
          <w:noProof/>
        </w:rPr>
        <w:t>[35]</w:t>
      </w:r>
      <w:r>
        <w:rPr>
          <w:rFonts w:ascii="Arial" w:hAnsi="Arial" w:cs="Arial"/>
          <w:iCs/>
        </w:rPr>
        <w:fldChar w:fldCharType="end"/>
      </w:r>
      <w:r>
        <w:rPr>
          <w:rFonts w:ascii="Arial" w:hAnsi="Arial" w:cs="Arial"/>
          <w:iCs/>
        </w:rPr>
        <w:t xml:space="preserve">. They point out however, that their method will fail for datasets where there are no inherent good counterfactuals; with two or less feature differences. </w:t>
      </w:r>
    </w:p>
    <w:p w14:paraId="3F5227B8" w14:textId="77777777" w:rsidR="003D41E7" w:rsidRDefault="003D41E7" w:rsidP="003D41E7">
      <w:pPr>
        <w:pStyle w:val="Geenafstand"/>
        <w:spacing w:line="360" w:lineRule="auto"/>
        <w:rPr>
          <w:rFonts w:ascii="Arial" w:hAnsi="Arial" w:cs="Arial"/>
          <w:iCs/>
        </w:rPr>
      </w:pPr>
    </w:p>
    <w:p w14:paraId="4DCA9296" w14:textId="2CC9A957" w:rsidR="003D41E7" w:rsidRDefault="003D41E7" w:rsidP="003D41E7">
      <w:pPr>
        <w:pStyle w:val="Geenafstand"/>
        <w:spacing w:line="360" w:lineRule="auto"/>
        <w:rPr>
          <w:rFonts w:ascii="Arial" w:hAnsi="Arial" w:cs="Arial"/>
        </w:rPr>
      </w:pPr>
      <w:r>
        <w:rPr>
          <w:rFonts w:ascii="Arial" w:hAnsi="Arial" w:cs="Arial"/>
        </w:rPr>
        <w:t xml:space="preserve">Though several studies have brought up the issue there should be a way to handle </w:t>
      </w:r>
      <w:r w:rsidRPr="003D41E7">
        <w:rPr>
          <w:rFonts w:ascii="Arial" w:hAnsi="Arial" w:cs="Arial"/>
        </w:rPr>
        <w:t>correlated</w:t>
      </w:r>
      <w:r>
        <w:rPr>
          <w:rFonts w:ascii="Arial" w:hAnsi="Arial" w:cs="Arial"/>
        </w:rPr>
        <w:t xml:space="preserve"> features </w:t>
      </w:r>
      <w:r>
        <w:rPr>
          <w:rFonts w:ascii="Arial" w:hAnsi="Arial" w:cs="Arial"/>
        </w:rPr>
        <w:fldChar w:fldCharType="begin">
          <w:fldData xml:space="preserve">PEVuZE5vdGU+PENpdGU+PEF1dGhvcj5CYXJvY2FzPC9BdXRob3I+PFllYXI+MjAyMDwvWWVhcj48
UmVjTnVtPjE1MjwvUmVjTnVtPjxEaXNwbGF5VGV4dD5bMjksIDMwLCA0N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kthcmlt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xDaXRlPjxBdXRob3I+S2FyaW1pPC9BdXRob3I+PFllYXI+MjAy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CYXJvY2FzPC9BdXRob3I+PFllYXI+MjAyMDwvWWVhcj48
UmVjTnVtPjE1MjwvUmVjTnVtPjxEaXNwbGF5VGV4dD5bMjksIDMwLCA0N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kthcmlt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xDaXRlPjxBdXRob3I+S2FyaW1pPC9BdXRob3I+PFllYXI+MjAy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Pr>
          <w:rFonts w:ascii="Arial" w:hAnsi="Arial" w:cs="Arial"/>
        </w:rPr>
        <w:fldChar w:fldCharType="separate"/>
      </w:r>
      <w:r w:rsidR="00AD4024">
        <w:rPr>
          <w:rFonts w:ascii="Arial" w:hAnsi="Arial" w:cs="Arial"/>
          <w:noProof/>
        </w:rPr>
        <w:t>[29, 30, 44]</w:t>
      </w:r>
      <w:r>
        <w:rPr>
          <w:rFonts w:ascii="Arial" w:hAnsi="Arial" w:cs="Arial"/>
        </w:rPr>
        <w:fldChar w:fldCharType="end"/>
      </w:r>
      <w:r>
        <w:rPr>
          <w:rFonts w:ascii="Arial" w:hAnsi="Arial" w:cs="Arial"/>
        </w:rPr>
        <w:t xml:space="preserve">, no method has inherently adapted this into their method that is viable for real-life data. To the best of our knowledge, we are the first to develop a method that is inherently suitable for real-life datasets with correlated features. </w:t>
      </w:r>
    </w:p>
    <w:p w14:paraId="1F65C7B2" w14:textId="77777777" w:rsidR="001E0CB5" w:rsidRDefault="001E0CB5" w:rsidP="00F510FE">
      <w:pPr>
        <w:pStyle w:val="Geenafstand"/>
        <w:spacing w:line="360" w:lineRule="auto"/>
        <w:rPr>
          <w:rFonts w:ascii="Arial" w:hAnsi="Arial" w:cs="Arial"/>
          <w:b/>
        </w:rPr>
      </w:pPr>
    </w:p>
    <w:p w14:paraId="0D3CF625" w14:textId="645D5567" w:rsidR="001E0CB5" w:rsidRPr="001E0CB5" w:rsidRDefault="001E0CB5" w:rsidP="00C40357">
      <w:pPr>
        <w:pStyle w:val="Geenafstand"/>
        <w:numPr>
          <w:ilvl w:val="1"/>
          <w:numId w:val="8"/>
        </w:numPr>
        <w:spacing w:line="360" w:lineRule="auto"/>
        <w:rPr>
          <w:rFonts w:ascii="Arial" w:hAnsi="Arial" w:cs="Arial"/>
          <w:i/>
        </w:rPr>
      </w:pPr>
      <w:r>
        <w:rPr>
          <w:rFonts w:ascii="Arial" w:hAnsi="Arial" w:cs="Arial"/>
          <w:i/>
        </w:rPr>
        <w:t>Contribution</w:t>
      </w:r>
    </w:p>
    <w:p w14:paraId="1779D004" w14:textId="51177DAB" w:rsidR="00A00B93" w:rsidRDefault="00A00B93" w:rsidP="001E0CB5">
      <w:pPr>
        <w:pStyle w:val="Geenafstand"/>
        <w:spacing w:line="360" w:lineRule="auto"/>
        <w:ind w:firstLine="360"/>
        <w:rPr>
          <w:rFonts w:ascii="Arial" w:hAnsi="Arial" w:cs="Arial"/>
        </w:rPr>
      </w:pPr>
      <w:r>
        <w:rPr>
          <w:rFonts w:ascii="Arial" w:hAnsi="Arial" w:cs="Arial"/>
        </w:rPr>
        <w:t xml:space="preserve">The </w:t>
      </w:r>
      <w:r w:rsidRPr="001E0CB5">
        <w:rPr>
          <w:rFonts w:ascii="Arial" w:hAnsi="Arial" w:cs="Arial"/>
        </w:rPr>
        <w:t>contribution</w:t>
      </w:r>
      <w:r>
        <w:rPr>
          <w:rFonts w:ascii="Arial" w:hAnsi="Arial" w:cs="Arial"/>
        </w:rPr>
        <w:t xml:space="preserve"> of this paper is as follows:</w:t>
      </w:r>
    </w:p>
    <w:p w14:paraId="372DD4C3" w14:textId="77777777" w:rsidR="00A00B93" w:rsidRDefault="00A00B93" w:rsidP="00A00B93">
      <w:pPr>
        <w:pStyle w:val="Geenafstand"/>
        <w:numPr>
          <w:ilvl w:val="0"/>
          <w:numId w:val="33"/>
        </w:numPr>
        <w:spacing w:line="360" w:lineRule="auto"/>
        <w:rPr>
          <w:rFonts w:ascii="Arial" w:hAnsi="Arial" w:cs="Arial"/>
        </w:rPr>
      </w:pPr>
      <w:r>
        <w:rPr>
          <w:rFonts w:ascii="Arial" w:hAnsi="Arial" w:cs="Arial"/>
        </w:rPr>
        <w:t xml:space="preserve">Introduce the concept of </w:t>
      </w:r>
      <w:proofErr w:type="spellStart"/>
      <w:r>
        <w:rPr>
          <w:rFonts w:ascii="Arial" w:hAnsi="Arial" w:cs="Arial"/>
        </w:rPr>
        <w:t>eXplainable</w:t>
      </w:r>
      <w:proofErr w:type="spellEnd"/>
      <w:r>
        <w:rPr>
          <w:rFonts w:ascii="Arial" w:hAnsi="Arial" w:cs="Arial"/>
        </w:rPr>
        <w:t xml:space="preserve"> Artificial Intelligence (XAI) to the field of forensic science by demonstrating its value on a practical issue.</w:t>
      </w:r>
    </w:p>
    <w:p w14:paraId="7448163A" w14:textId="09E5C92A" w:rsidR="00A00B93" w:rsidRDefault="00A00B93" w:rsidP="00A00B93">
      <w:pPr>
        <w:pStyle w:val="Geenafstand"/>
        <w:numPr>
          <w:ilvl w:val="0"/>
          <w:numId w:val="33"/>
        </w:numPr>
        <w:spacing w:line="360" w:lineRule="auto"/>
        <w:rPr>
          <w:rFonts w:ascii="Arial" w:hAnsi="Arial" w:cs="Arial"/>
        </w:rPr>
      </w:pPr>
      <w:r>
        <w:rPr>
          <w:rFonts w:ascii="Arial" w:hAnsi="Arial" w:cs="Arial"/>
        </w:rPr>
        <w:t xml:space="preserve">Generate explanations for individual predictions of the Number of Contributors (NOC) </w:t>
      </w:r>
      <w:r w:rsidR="00D7708E">
        <w:rPr>
          <w:rFonts w:ascii="Arial" w:hAnsi="Arial" w:cs="Arial"/>
        </w:rPr>
        <w:t xml:space="preserve">to a DNA profile </w:t>
      </w:r>
      <w:r>
        <w:rPr>
          <w:rFonts w:ascii="Arial" w:hAnsi="Arial" w:cs="Arial"/>
        </w:rPr>
        <w:t>by any machine learning model.</w:t>
      </w:r>
    </w:p>
    <w:p w14:paraId="0C89A3AA" w14:textId="77777777" w:rsidR="00A00B93" w:rsidRDefault="00A00B93" w:rsidP="00A00B93">
      <w:pPr>
        <w:pStyle w:val="Geenafstand"/>
        <w:numPr>
          <w:ilvl w:val="0"/>
          <w:numId w:val="33"/>
        </w:numPr>
        <w:spacing w:line="360" w:lineRule="auto"/>
        <w:rPr>
          <w:rFonts w:ascii="Arial" w:hAnsi="Arial" w:cs="Arial"/>
        </w:rPr>
      </w:pPr>
      <w:r>
        <w:rPr>
          <w:rFonts w:ascii="Arial" w:hAnsi="Arial" w:cs="Arial"/>
        </w:rPr>
        <w:t>Present the explanations consisting of SHAP values and counterfactual examples in a visualization.</w:t>
      </w:r>
    </w:p>
    <w:p w14:paraId="17585626" w14:textId="77777777" w:rsidR="00A00B93" w:rsidRDefault="00A00B93" w:rsidP="00A00B93">
      <w:pPr>
        <w:pStyle w:val="Geenafstand"/>
        <w:numPr>
          <w:ilvl w:val="0"/>
          <w:numId w:val="33"/>
        </w:numPr>
        <w:spacing w:line="360" w:lineRule="auto"/>
        <w:rPr>
          <w:rFonts w:ascii="Arial" w:hAnsi="Arial" w:cs="Arial"/>
        </w:rPr>
      </w:pPr>
      <w:r>
        <w:rPr>
          <w:rFonts w:ascii="Arial" w:hAnsi="Arial" w:cs="Arial"/>
        </w:rPr>
        <w:t>Implement a new method 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w:t>
      </w:r>
    </w:p>
    <w:p w14:paraId="32EDBBC8" w14:textId="77777777" w:rsidR="00A00B93" w:rsidRPr="004B08EA" w:rsidRDefault="00A00B93" w:rsidP="00A00B93">
      <w:pPr>
        <w:pStyle w:val="Geenafstand"/>
        <w:numPr>
          <w:ilvl w:val="0"/>
          <w:numId w:val="33"/>
        </w:numPr>
        <w:spacing w:line="360" w:lineRule="auto"/>
        <w:rPr>
          <w:rFonts w:ascii="Arial" w:hAnsi="Arial" w:cs="Arial"/>
        </w:rPr>
      </w:pPr>
      <w:r>
        <w:rPr>
          <w:rFonts w:ascii="Arial" w:hAnsi="Arial" w:cs="Arial"/>
        </w:rPr>
        <w:t>Create a new realism metric that scores how plausible counterfactuals are in terms of their feature combinations, which is important with highly correlated features.</w:t>
      </w:r>
    </w:p>
    <w:p w14:paraId="57BBB057" w14:textId="77777777" w:rsidR="00BC536E" w:rsidRDefault="00BC536E">
      <w:pPr>
        <w:rPr>
          <w:rFonts w:ascii="Arial" w:hAnsi="Arial" w:cs="Arial"/>
          <w:b/>
        </w:rPr>
      </w:pPr>
      <w:r>
        <w:rPr>
          <w:rFonts w:ascii="Arial" w:hAnsi="Arial" w:cs="Arial"/>
          <w:b/>
        </w:rPr>
        <w:br w:type="page"/>
      </w:r>
    </w:p>
    <w:p w14:paraId="562C1F2D" w14:textId="1874E681" w:rsidR="00147A0D" w:rsidRPr="00192CAE" w:rsidRDefault="00FA4B6E" w:rsidP="00C40357">
      <w:pPr>
        <w:pStyle w:val="Geenafstand"/>
        <w:numPr>
          <w:ilvl w:val="0"/>
          <w:numId w:val="8"/>
        </w:numPr>
        <w:spacing w:line="360" w:lineRule="auto"/>
        <w:ind w:left="360"/>
        <w:rPr>
          <w:rFonts w:ascii="Arial" w:hAnsi="Arial" w:cs="Arial"/>
          <w:b/>
        </w:rPr>
      </w:pPr>
      <w:r w:rsidRPr="004B08EA">
        <w:rPr>
          <w:rFonts w:ascii="Arial" w:hAnsi="Arial" w:cs="Arial"/>
          <w:b/>
        </w:rPr>
        <w:lastRenderedPageBreak/>
        <w:t xml:space="preserve">Materials and </w:t>
      </w:r>
      <w:r w:rsidR="00DE4D15" w:rsidRPr="004B08EA">
        <w:rPr>
          <w:rFonts w:ascii="Arial" w:hAnsi="Arial" w:cs="Arial"/>
          <w:b/>
        </w:rPr>
        <w:t>m</w:t>
      </w:r>
      <w:r w:rsidRPr="004B08EA">
        <w:rPr>
          <w:rFonts w:ascii="Arial" w:hAnsi="Arial" w:cs="Arial"/>
          <w:b/>
        </w:rPr>
        <w:t>ethods</w:t>
      </w:r>
    </w:p>
    <w:p w14:paraId="638422BD" w14:textId="136D22BD" w:rsidR="00147A0D" w:rsidRDefault="00147A0D" w:rsidP="00C40357">
      <w:pPr>
        <w:pStyle w:val="Geenafstand"/>
        <w:numPr>
          <w:ilvl w:val="1"/>
          <w:numId w:val="8"/>
        </w:numPr>
        <w:spacing w:line="360" w:lineRule="auto"/>
        <w:rPr>
          <w:rFonts w:ascii="Arial" w:hAnsi="Arial" w:cs="Arial"/>
          <w:i/>
        </w:rPr>
      </w:pPr>
      <w:r>
        <w:rPr>
          <w:rFonts w:ascii="Arial" w:hAnsi="Arial" w:cs="Arial"/>
          <w:i/>
        </w:rPr>
        <w:t>Data</w:t>
      </w:r>
      <w:r w:rsidR="000840E5">
        <w:rPr>
          <w:rFonts w:ascii="Arial" w:hAnsi="Arial" w:cs="Arial"/>
          <w:i/>
        </w:rPr>
        <w:t xml:space="preserve"> </w:t>
      </w:r>
      <w:r w:rsidR="00355BF7">
        <w:rPr>
          <w:rFonts w:ascii="Arial" w:hAnsi="Arial" w:cs="Arial"/>
          <w:i/>
        </w:rPr>
        <w:t>analysis and sampling</w:t>
      </w:r>
    </w:p>
    <w:p w14:paraId="7EB56385" w14:textId="0F4AEFCE" w:rsidR="00AD1482" w:rsidRDefault="00147A0D" w:rsidP="00AD1482">
      <w:pPr>
        <w:pStyle w:val="Geenafstand"/>
        <w:spacing w:line="360" w:lineRule="auto"/>
        <w:rPr>
          <w:rFonts w:ascii="Arial" w:hAnsi="Arial" w:cs="Arial"/>
        </w:rPr>
      </w:pPr>
      <w:r>
        <w:rPr>
          <w:rFonts w:ascii="Arial" w:hAnsi="Arial" w:cs="Arial"/>
          <w:iCs/>
        </w:rPr>
        <w:t xml:space="preserve">The dataset initially consisted of 590 </w:t>
      </w:r>
      <w:proofErr w:type="spellStart"/>
      <w:r w:rsidRPr="004B08EA">
        <w:rPr>
          <w:rFonts w:ascii="Arial" w:hAnsi="Arial" w:cs="Arial"/>
        </w:rPr>
        <w:t>PowerPlex</w:t>
      </w:r>
      <w:proofErr w:type="spellEnd"/>
      <w:r w:rsidRPr="004B08EA">
        <w:rPr>
          <w:rFonts w:ascii="Arial" w:hAnsi="Arial" w:cs="Arial"/>
        </w:rPr>
        <w:t>® Fusion 6C (PPF6C)</w:t>
      </w:r>
      <w:r>
        <w:rPr>
          <w:rFonts w:ascii="Arial" w:hAnsi="Arial" w:cs="Arial"/>
        </w:rPr>
        <w:t xml:space="preserve"> profiles, either from a single donor, or a mixture up to 5 donors</w:t>
      </w:r>
      <w:r w:rsidR="000840E5">
        <w:rPr>
          <w:rFonts w:ascii="Arial" w:hAnsi="Arial" w:cs="Arial"/>
        </w:rPr>
        <w:t xml:space="preserve"> </w:t>
      </w:r>
      <w:r w:rsidR="000840E5">
        <w:rPr>
          <w:rFonts w:ascii="Arial" w:hAnsi="Arial" w:cs="Arial"/>
        </w:rPr>
        <w:fldChar w:fldCharType="begin"/>
      </w:r>
      <w:r w:rsidR="00AD4024">
        <w:rPr>
          <w:rFonts w:ascii="Arial" w:hAnsi="Arial" w:cs="Arial"/>
        </w:rPr>
        <w:instrText xml:space="preserve"> ADDIN EN.CITE &lt;EndNote&gt;&lt;Cite&gt;&lt;Author&gt;Kruijver&lt;/Author&gt;&lt;RecNum&gt;70&lt;/RecNum&gt;&lt;DisplayText&gt;[2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0840E5">
        <w:rPr>
          <w:rFonts w:ascii="Arial" w:hAnsi="Arial" w:cs="Arial"/>
        </w:rPr>
        <w:fldChar w:fldCharType="separate"/>
      </w:r>
      <w:r w:rsidR="00AD4024">
        <w:rPr>
          <w:rFonts w:ascii="Arial" w:hAnsi="Arial" w:cs="Arial"/>
          <w:noProof/>
        </w:rPr>
        <w:t>[20]</w:t>
      </w:r>
      <w:r w:rsidR="000840E5">
        <w:rPr>
          <w:rFonts w:ascii="Arial" w:hAnsi="Arial" w:cs="Arial"/>
        </w:rPr>
        <w:fldChar w:fldCharType="end"/>
      </w:r>
      <w:r>
        <w:rPr>
          <w:rFonts w:ascii="Arial" w:hAnsi="Arial" w:cs="Arial"/>
        </w:rPr>
        <w:t xml:space="preserve">. </w:t>
      </w:r>
      <w:r w:rsidR="00355BF7">
        <w:rPr>
          <w:rFonts w:ascii="Arial" w:hAnsi="Arial" w:cs="Arial"/>
        </w:rPr>
        <w:t>T</w:t>
      </w:r>
      <w:r w:rsidR="001E0CB5">
        <w:rPr>
          <w:rFonts w:ascii="Arial" w:hAnsi="Arial" w:cs="Arial"/>
        </w:rPr>
        <w:t>he</w:t>
      </w:r>
      <w:r w:rsidR="00355BF7">
        <w:rPr>
          <w:rFonts w:ascii="Arial" w:hAnsi="Arial" w:cs="Arial"/>
        </w:rPr>
        <w:t xml:space="preserve"> NOC was based on ground-truth information. </w:t>
      </w:r>
      <w:r>
        <w:rPr>
          <w:rFonts w:ascii="Arial" w:hAnsi="Arial" w:cs="Arial"/>
        </w:rPr>
        <w:t xml:space="preserve">Each profile </w:t>
      </w:r>
      <m:oMath>
        <m:r>
          <w:rPr>
            <w:rFonts w:ascii="Cambria Math" w:hAnsi="Cambria Math" w:cs="Arial"/>
            <w:lang w:val="en-US"/>
          </w:rPr>
          <m:t>x</m:t>
        </m:r>
      </m:oMath>
      <w:r w:rsidR="00AD1482">
        <w:rPr>
          <w:rFonts w:ascii="Arial" w:hAnsi="Arial" w:cs="Arial"/>
        </w:rPr>
        <w:t xml:space="preserve"> is </w:t>
      </w:r>
      <w:r>
        <w:rPr>
          <w:rFonts w:ascii="Arial" w:hAnsi="Arial" w:cs="Arial"/>
        </w:rPr>
        <w:t xml:space="preserve">represented by 19 </w:t>
      </w:r>
      <w:r w:rsidR="002E67AD">
        <w:rPr>
          <w:rFonts w:ascii="Arial" w:hAnsi="Arial" w:cs="Arial"/>
        </w:rPr>
        <w:t xml:space="preserve">input </w:t>
      </w:r>
      <w:r>
        <w:rPr>
          <w:rFonts w:ascii="Arial" w:hAnsi="Arial" w:cs="Arial"/>
        </w:rPr>
        <w:t>features</w:t>
      </w:r>
      <w:r w:rsidR="00AD1482" w:rsidRPr="00AD1482">
        <w:rPr>
          <w:rFonts w:ascii="Arial" w:hAnsi="Arial" w:cs="Arial"/>
          <w:i/>
          <w:lang w:val="en-US"/>
        </w:rPr>
        <w:t xml:space="preserve"> </w:t>
      </w:r>
      <w:r w:rsidR="002E67AD">
        <w:rPr>
          <w:rFonts w:ascii="Arial" w:hAnsi="Arial" w:cs="Arial"/>
          <w:iCs/>
          <w:lang w:val="en-US"/>
        </w:rPr>
        <w:t>consisting of</w:t>
      </w:r>
      <w:r w:rsidR="003B5FF4">
        <w:rPr>
          <w:rFonts w:ascii="Arial" w:hAnsi="Arial" w:cs="Arial"/>
        </w:rPr>
        <w:t xml:space="preserve"> allele counts, allele frequencies and peak heights</w:t>
      </w:r>
      <w:r w:rsidR="00AD1482">
        <w:rPr>
          <w:rFonts w:ascii="Arial" w:hAnsi="Arial" w:cs="Arial"/>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0</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8</m:t>
                </m:r>
              </m:sub>
            </m:sSub>
          </m:e>
        </m:d>
      </m:oMath>
      <w:r w:rsidR="003B5FF4">
        <w:rPr>
          <w:rFonts w:ascii="Arial" w:hAnsi="Arial" w:cs="Arial"/>
        </w:rPr>
        <w:t xml:space="preserve">. </w:t>
      </w:r>
      <w:r w:rsidR="00AD1482">
        <w:rPr>
          <w:rFonts w:ascii="Arial" w:hAnsi="Arial" w:cs="Arial"/>
        </w:rPr>
        <w:t>These</w:t>
      </w:r>
      <w:r w:rsidR="00AD1482" w:rsidRPr="00AD1482">
        <w:rPr>
          <w:rFonts w:ascii="Arial" w:hAnsi="Arial" w:cs="Arial"/>
          <w:lang w:val="en-US"/>
        </w:rPr>
        <w:t xml:space="preserve"> are all continuous variables. </w:t>
      </w:r>
    </w:p>
    <w:p w14:paraId="2483516F" w14:textId="77777777" w:rsidR="00AD1482" w:rsidRDefault="00AD1482" w:rsidP="00147A0D">
      <w:pPr>
        <w:pStyle w:val="Geenafstand"/>
        <w:spacing w:line="360" w:lineRule="auto"/>
        <w:rPr>
          <w:rFonts w:ascii="Arial" w:hAnsi="Arial" w:cs="Arial"/>
        </w:rPr>
      </w:pPr>
    </w:p>
    <w:p w14:paraId="4409031C" w14:textId="7A90EA8E" w:rsidR="00355BF7" w:rsidRDefault="00355BF7" w:rsidP="00147A0D">
      <w:pPr>
        <w:pStyle w:val="Geenafstand"/>
        <w:spacing w:line="360" w:lineRule="auto"/>
        <w:rPr>
          <w:rFonts w:ascii="Arial" w:hAnsi="Arial" w:cs="Arial"/>
        </w:rPr>
      </w:pPr>
      <w:r>
        <w:rPr>
          <w:rFonts w:ascii="Arial" w:hAnsi="Arial" w:cs="Arial"/>
        </w:rPr>
        <w:t xml:space="preserve">These features are almost all very highly correlated. </w:t>
      </w:r>
    </w:p>
    <w:p w14:paraId="0A70FA33" w14:textId="77777777" w:rsidR="00355BF7" w:rsidRPr="00355BF7" w:rsidRDefault="00355BF7" w:rsidP="00147A0D">
      <w:pPr>
        <w:pStyle w:val="Geenafstand"/>
        <w:spacing w:line="360" w:lineRule="auto"/>
        <w:rPr>
          <w:rFonts w:ascii="Arial" w:hAnsi="Arial" w:cs="Arial"/>
        </w:rPr>
      </w:pPr>
    </w:p>
    <w:p w14:paraId="0234C53B" w14:textId="44D4ECCA" w:rsidR="00AD1482" w:rsidRDefault="002E67AD" w:rsidP="002E67AD">
      <w:pPr>
        <w:pStyle w:val="Geenafstand"/>
        <w:spacing w:line="360" w:lineRule="auto"/>
        <w:rPr>
          <w:rFonts w:ascii="Arial" w:hAnsi="Arial" w:cs="Arial"/>
        </w:rPr>
      </w:pPr>
      <w:r>
        <w:rPr>
          <w:rFonts w:ascii="Arial" w:hAnsi="Arial" w:cs="Arial"/>
        </w:rPr>
        <w:t xml:space="preserve">The original dataset was expanded to create a less sparse feature space. </w:t>
      </w:r>
      <w:proofErr w:type="spellStart"/>
      <w:r w:rsidRPr="005269DF">
        <w:rPr>
          <w:rFonts w:ascii="Arial" w:hAnsi="Arial" w:cs="Arial"/>
          <w:lang w:val="nl-NL"/>
        </w:rPr>
        <w:t>To</w:t>
      </w:r>
      <w:proofErr w:type="spellEnd"/>
      <w:r w:rsidRPr="005269DF">
        <w:rPr>
          <w:rFonts w:ascii="Arial" w:hAnsi="Arial" w:cs="Arial"/>
          <w:lang w:val="nl-NL"/>
        </w:rPr>
        <w:t xml:space="preserve"> </w:t>
      </w:r>
      <w:proofErr w:type="spellStart"/>
      <w:r w:rsidRPr="005269DF">
        <w:rPr>
          <w:rFonts w:ascii="Arial" w:hAnsi="Arial" w:cs="Arial"/>
          <w:lang w:val="nl-NL"/>
        </w:rPr>
        <w:t>this</w:t>
      </w:r>
      <w:proofErr w:type="spellEnd"/>
      <w:r w:rsidRPr="005269DF">
        <w:rPr>
          <w:rFonts w:ascii="Arial" w:hAnsi="Arial" w:cs="Arial"/>
          <w:lang w:val="nl-NL"/>
        </w:rPr>
        <w:t xml:space="preserve"> </w:t>
      </w:r>
      <w:proofErr w:type="spellStart"/>
      <w:r w:rsidRPr="005269DF">
        <w:rPr>
          <w:rFonts w:ascii="Arial" w:hAnsi="Arial" w:cs="Arial"/>
          <w:lang w:val="nl-NL"/>
        </w:rPr>
        <w:t>aim</w:t>
      </w:r>
      <w:proofErr w:type="spellEnd"/>
      <w:r w:rsidRPr="005269DF">
        <w:rPr>
          <w:rFonts w:ascii="Arial" w:hAnsi="Arial" w:cs="Arial"/>
          <w:lang w:val="nl-NL"/>
        </w:rPr>
        <w:t xml:space="preserve">, </w:t>
      </w:r>
      <w:r w:rsidR="00AD1482" w:rsidRPr="005269DF">
        <w:rPr>
          <w:rFonts w:ascii="Arial" w:hAnsi="Arial" w:cs="Arial"/>
          <w:lang w:val="nl-NL"/>
        </w:rPr>
        <w:t xml:space="preserve">we </w:t>
      </w:r>
      <w:proofErr w:type="spellStart"/>
      <w:r w:rsidR="00AD1482" w:rsidRPr="005269DF">
        <w:rPr>
          <w:rFonts w:ascii="Arial" w:hAnsi="Arial" w:cs="Arial"/>
          <w:lang w:val="nl-NL"/>
        </w:rPr>
        <w:t>used</w:t>
      </w:r>
      <w:proofErr w:type="spellEnd"/>
      <w:r w:rsidR="00AD1482" w:rsidRPr="005269DF">
        <w:rPr>
          <w:rFonts w:ascii="Arial" w:hAnsi="Arial" w:cs="Arial"/>
          <w:lang w:val="nl-NL"/>
        </w:rPr>
        <w:t xml:space="preserve"> </w:t>
      </w:r>
      <w:proofErr w:type="spellStart"/>
      <w:r w:rsidR="00AD1482" w:rsidRPr="005269DF">
        <w:rPr>
          <w:rFonts w:ascii="Arial" w:hAnsi="Arial" w:cs="Arial"/>
          <w:lang w:val="nl-NL"/>
        </w:rPr>
        <w:t>EuroForMix</w:t>
      </w:r>
      <w:proofErr w:type="spellEnd"/>
      <w:r w:rsidR="00AD1482" w:rsidRPr="005269DF">
        <w:rPr>
          <w:rFonts w:ascii="Arial" w:hAnsi="Arial" w:cs="Arial"/>
          <w:lang w:val="nl-NL"/>
        </w:rPr>
        <w:t xml:space="preserve"> software </w:t>
      </w:r>
      <w:proofErr w:type="spellStart"/>
      <w:r w:rsidR="00AD1482" w:rsidRPr="005269DF">
        <w:rPr>
          <w:rFonts w:ascii="Arial" w:hAnsi="Arial" w:cs="Arial"/>
          <w:lang w:val="nl-NL"/>
        </w:rPr>
        <w:t>to</w:t>
      </w:r>
      <w:proofErr w:type="spellEnd"/>
      <w:r w:rsidR="00AD1482" w:rsidRPr="005269DF">
        <w:rPr>
          <w:rFonts w:ascii="Arial" w:hAnsi="Arial" w:cs="Arial"/>
          <w:lang w:val="nl-NL"/>
        </w:rPr>
        <w:t xml:space="preserve"> </w:t>
      </w:r>
      <w:proofErr w:type="spellStart"/>
      <w:r w:rsidR="00AD1482" w:rsidRPr="005269DF">
        <w:rPr>
          <w:rFonts w:ascii="Arial" w:hAnsi="Arial" w:cs="Arial"/>
          <w:lang w:val="nl-NL"/>
        </w:rPr>
        <w:t>generate</w:t>
      </w:r>
      <w:proofErr w:type="spellEnd"/>
      <w:r w:rsidR="00AD1482" w:rsidRPr="005269DF">
        <w:rPr>
          <w:rFonts w:ascii="Arial" w:hAnsi="Arial" w:cs="Arial"/>
          <w:lang w:val="nl-NL"/>
        </w:rPr>
        <w:t xml:space="preserve"> 5000 more </w:t>
      </w:r>
      <w:proofErr w:type="spellStart"/>
      <w:r w:rsidR="00AD1482" w:rsidRPr="005269DF">
        <w:rPr>
          <w:rFonts w:ascii="Arial" w:hAnsi="Arial" w:cs="Arial"/>
          <w:lang w:val="nl-NL"/>
        </w:rPr>
        <w:t>profiles</w:t>
      </w:r>
      <w:r w:rsidR="005269DF" w:rsidRPr="005269DF">
        <w:rPr>
          <w:rFonts w:ascii="Arial" w:hAnsi="Arial" w:cs="Arial"/>
          <w:lang w:val="nl-NL"/>
        </w:rPr>
        <w:t>Dit</w:t>
      </w:r>
      <w:proofErr w:type="spellEnd"/>
      <w:r w:rsidR="005269DF" w:rsidRPr="005269DF">
        <w:rPr>
          <w:rFonts w:ascii="Arial" w:hAnsi="Arial" w:cs="Arial"/>
          <w:lang w:val="nl-NL"/>
        </w:rPr>
        <w:t xml:space="preserve"> is niet met </w:t>
      </w:r>
      <w:proofErr w:type="spellStart"/>
      <w:r w:rsidR="005269DF" w:rsidRPr="005269DF">
        <w:rPr>
          <w:rFonts w:ascii="Arial" w:hAnsi="Arial" w:cs="Arial"/>
          <w:lang w:val="nl-NL"/>
        </w:rPr>
        <w:t>EuroForMix</w:t>
      </w:r>
      <w:proofErr w:type="spellEnd"/>
      <w:r w:rsidR="005269DF" w:rsidRPr="005269DF">
        <w:rPr>
          <w:rFonts w:ascii="Arial" w:hAnsi="Arial" w:cs="Arial"/>
          <w:lang w:val="nl-NL"/>
        </w:rPr>
        <w:t xml:space="preserve"> zelf gedaan, maar met code zoals geïmplementeerd in </w:t>
      </w:r>
      <w:proofErr w:type="spellStart"/>
      <w:r w:rsidR="005269DF" w:rsidRPr="005269DF">
        <w:rPr>
          <w:rFonts w:ascii="Arial" w:hAnsi="Arial" w:cs="Arial"/>
          <w:lang w:val="nl-NL"/>
        </w:rPr>
        <w:t>EuroForMix</w:t>
      </w:r>
      <w:proofErr w:type="spellEnd"/>
      <w:r w:rsidR="005269DF" w:rsidRPr="005269DF">
        <w:rPr>
          <w:rFonts w:ascii="Arial" w:hAnsi="Arial" w:cs="Arial"/>
          <w:lang w:val="nl-NL"/>
        </w:rPr>
        <w:t>. Ik zou aan Jerry vragen om dit te omschrijven.</w:t>
      </w:r>
      <w:r w:rsidR="001542F7">
        <w:rPr>
          <w:rFonts w:ascii="Arial" w:hAnsi="Arial" w:cs="Arial"/>
          <w:lang w:val="nl-NL"/>
        </w:rPr>
        <w:t>&gt;</w:t>
      </w:r>
      <w:r w:rsidR="00AD1482" w:rsidRPr="00A62A14">
        <w:rPr>
          <w:rFonts w:ascii="Arial" w:hAnsi="Arial" w:cs="Arial"/>
          <w:lang w:val="nl-NL"/>
        </w:rPr>
        <w:t xml:space="preserve">. Appendix x shows </w:t>
      </w:r>
      <w:proofErr w:type="spellStart"/>
      <w:r w:rsidR="00AD1482" w:rsidRPr="00A62A14">
        <w:rPr>
          <w:rFonts w:ascii="Arial" w:hAnsi="Arial" w:cs="Arial"/>
          <w:lang w:val="nl-NL"/>
        </w:rPr>
        <w:t>the</w:t>
      </w:r>
      <w:proofErr w:type="spellEnd"/>
      <w:r w:rsidR="00AD1482" w:rsidRPr="00A62A14">
        <w:rPr>
          <w:rFonts w:ascii="Arial" w:hAnsi="Arial" w:cs="Arial"/>
          <w:lang w:val="nl-NL"/>
        </w:rPr>
        <w:t xml:space="preserve"> parameters </w:t>
      </w:r>
      <w:proofErr w:type="spellStart"/>
      <w:r w:rsidR="00AD1482" w:rsidRPr="00A62A14">
        <w:rPr>
          <w:rFonts w:ascii="Arial" w:hAnsi="Arial" w:cs="Arial"/>
          <w:lang w:val="nl-NL"/>
        </w:rPr>
        <w:t>used</w:t>
      </w:r>
      <w:proofErr w:type="spellEnd"/>
      <w:r w:rsidR="00AD1482" w:rsidRPr="00A62A14">
        <w:rPr>
          <w:rFonts w:ascii="Arial" w:hAnsi="Arial" w:cs="Arial"/>
          <w:lang w:val="nl-NL"/>
        </w:rPr>
        <w:t xml:space="preserve">. </w:t>
      </w:r>
      <w:r w:rsidR="00AD1482">
        <w:rPr>
          <w:rFonts w:ascii="Arial" w:hAnsi="Arial" w:cs="Arial"/>
        </w:rPr>
        <w:t xml:space="preserve">&lt;more information about how </w:t>
      </w:r>
      <w:proofErr w:type="spellStart"/>
      <w:r w:rsidR="00AD1482">
        <w:rPr>
          <w:rFonts w:ascii="Arial" w:hAnsi="Arial" w:cs="Arial"/>
        </w:rPr>
        <w:t>EuroForMix</w:t>
      </w:r>
      <w:proofErr w:type="spellEnd"/>
      <w:r w:rsidR="00AD1482">
        <w:rPr>
          <w:rFonts w:ascii="Arial" w:hAnsi="Arial" w:cs="Arial"/>
        </w:rPr>
        <w:t xml:space="preserve"> generates realistic profiles&gt;</w:t>
      </w:r>
    </w:p>
    <w:p w14:paraId="5CCB7CD6" w14:textId="473B606F" w:rsidR="00192CAE" w:rsidRDefault="00192CAE" w:rsidP="00147A0D">
      <w:pPr>
        <w:pStyle w:val="Geenafstand"/>
        <w:spacing w:line="360" w:lineRule="auto"/>
        <w:rPr>
          <w:rFonts w:ascii="Arial" w:hAnsi="Arial" w:cs="Arial"/>
          <w:iCs/>
        </w:rPr>
      </w:pPr>
    </w:p>
    <w:p w14:paraId="166F0B3C" w14:textId="77777777" w:rsidR="00192CAE" w:rsidRDefault="00192CAE" w:rsidP="006F3AFA">
      <w:pPr>
        <w:pStyle w:val="Geenafstand"/>
        <w:numPr>
          <w:ilvl w:val="1"/>
          <w:numId w:val="8"/>
        </w:numPr>
        <w:spacing w:line="360" w:lineRule="auto"/>
        <w:rPr>
          <w:rFonts w:ascii="Arial" w:hAnsi="Arial" w:cs="Arial"/>
          <w:i/>
        </w:rPr>
      </w:pPr>
      <w:bookmarkStart w:id="0" w:name="_Hlk70692157"/>
      <w:r>
        <w:rPr>
          <w:rFonts w:ascii="Arial" w:hAnsi="Arial" w:cs="Arial"/>
          <w:i/>
        </w:rPr>
        <w:t>Machine Learning model</w:t>
      </w:r>
      <w:bookmarkEnd w:id="0"/>
    </w:p>
    <w:p w14:paraId="2E1F0F37" w14:textId="35A05E94" w:rsidR="002E67AD" w:rsidRPr="002E67AD" w:rsidRDefault="00192CAE" w:rsidP="002E67AD">
      <w:pPr>
        <w:pStyle w:val="Geenafstand"/>
        <w:spacing w:line="360" w:lineRule="auto"/>
        <w:ind w:firstLine="360"/>
        <w:rPr>
          <w:rFonts w:ascii="Arial" w:eastAsiaTheme="minorEastAsia" w:hAnsi="Arial" w:cs="Arial"/>
          <w:lang w:val="en-US"/>
        </w:rPr>
      </w:pPr>
      <w:r w:rsidRPr="00147A0D">
        <w:rPr>
          <w:rFonts w:ascii="Arial" w:hAnsi="Arial" w:cs="Arial"/>
          <w:iCs/>
        </w:rPr>
        <w:t>Originally, the estimation of the NOC was treated as a classification problem</w:t>
      </w:r>
      <w:r w:rsidR="002E67AD">
        <w:rPr>
          <w:rFonts w:ascii="Arial" w:hAnsi="Arial" w:cs="Arial"/>
          <w:iCs/>
        </w:rPr>
        <w:t xml:space="preserve">, such that </w:t>
      </w:r>
      <w:r w:rsidRPr="00147A0D">
        <w:rPr>
          <w:rFonts w:ascii="Arial" w:hAnsi="Arial" w:cs="Arial"/>
          <w:iCs/>
        </w:rPr>
        <w:t xml:space="preserve"> </w:t>
      </w:r>
      <m:oMath>
        <m:r>
          <w:rPr>
            <w:rFonts w:ascii="Cambria Math" w:eastAsiaTheme="minorEastAsia" w:hAnsi="Cambria Math"/>
            <w:lang w:val="en-US"/>
          </w:rPr>
          <m:t xml:space="preserve">f(x)=y </m:t>
        </m:r>
      </m:oMath>
      <w:r w:rsidR="002E67AD">
        <w:rPr>
          <w:rFonts w:ascii="Arial" w:eastAsiaTheme="minorEastAsia" w:hAnsi="Arial" w:cs="Arial"/>
          <w:lang w:val="en-US"/>
        </w:rPr>
        <w:t xml:space="preserve"> where </w:t>
      </w:r>
      <m:oMath>
        <m:r>
          <w:rPr>
            <w:rFonts w:ascii="Cambria Math" w:hAnsi="Cambria Math" w:cs="Arial"/>
            <w:lang w:val="en-US"/>
          </w:rPr>
          <m:t>x</m:t>
        </m:r>
      </m:oMath>
      <w:r w:rsidR="002E67AD">
        <w:rPr>
          <w:rFonts w:ascii="Arial" w:eastAsiaTheme="minorEastAsia" w:hAnsi="Arial" w:cs="Arial"/>
          <w:lang w:val="en-US"/>
        </w:rPr>
        <w:t xml:space="preserve"> is an input profile, </w:t>
      </w:r>
      <m:oMath>
        <m:r>
          <w:rPr>
            <w:rFonts w:ascii="Cambria Math" w:eastAsiaTheme="minorEastAsia" w:hAnsi="Cambria Math"/>
            <w:lang w:val="en-US"/>
          </w:rPr>
          <m:t>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002E67AD">
        <w:rPr>
          <w:rFonts w:ascii="Arial" w:eastAsiaTheme="minorEastAsia" w:hAnsi="Arial" w:cs="Arial"/>
          <w:lang w:val="en-US"/>
        </w:rPr>
        <w:t xml:space="preserve">, </w:t>
      </w:r>
      <w:r w:rsidR="002E67AD">
        <w:rPr>
          <w:rFonts w:ascii="Arial" w:hAnsi="Arial" w:cs="Arial"/>
          <w:iCs/>
        </w:rPr>
        <w:t xml:space="preserve">and </w:t>
      </w:r>
      <m:oMath>
        <m:r>
          <w:rPr>
            <w:rFonts w:ascii="Cambria Math" w:hAnsi="Cambria Math" w:cs="Arial"/>
            <w:lang w:val="en-US"/>
          </w:rPr>
          <m:t>f</m:t>
        </m:r>
      </m:oMath>
      <w:r w:rsidR="002E67AD" w:rsidRPr="00147A0D">
        <w:rPr>
          <w:rFonts w:ascii="Arial" w:hAnsi="Arial" w:cs="Arial"/>
          <w:iCs/>
        </w:rPr>
        <w:t xml:space="preserve"> </w:t>
      </w:r>
      <w:r w:rsidR="002E67AD">
        <w:rPr>
          <w:rFonts w:ascii="Arial" w:hAnsi="Arial" w:cs="Arial"/>
          <w:iCs/>
        </w:rPr>
        <w:t>is a multi-class classification model</w:t>
      </w:r>
      <w:r w:rsidR="007947FB">
        <w:rPr>
          <w:rFonts w:ascii="Arial" w:hAnsi="Arial" w:cs="Arial"/>
          <w:iCs/>
        </w:rPr>
        <w:t xml:space="preserve"> </w:t>
      </w:r>
      <w:r w:rsidR="007947FB">
        <w:rPr>
          <w:rFonts w:ascii="Arial" w:hAnsi="Arial" w:cs="Arial"/>
          <w:iCs/>
        </w:rPr>
        <w:fldChar w:fldCharType="begin"/>
      </w:r>
      <w:r w:rsidR="00AD4024">
        <w:rPr>
          <w:rFonts w:ascii="Arial" w:hAnsi="Arial" w:cs="Arial"/>
          <w:iCs/>
        </w:rPr>
        <w:instrText xml:space="preserve"> ADDIN EN.CITE &lt;EndNote&gt;&lt;Cite&gt;&lt;Author&gt;Benschop&lt;/Author&gt;&lt;Year&gt;2019&lt;/Year&gt;&lt;RecNum&gt;2&lt;/RecNum&gt;&lt;DisplayText&gt;[1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7947FB">
        <w:rPr>
          <w:rFonts w:ascii="Arial" w:hAnsi="Arial" w:cs="Arial"/>
          <w:iCs/>
        </w:rPr>
        <w:fldChar w:fldCharType="separate"/>
      </w:r>
      <w:r w:rsidR="00AD4024">
        <w:rPr>
          <w:rFonts w:ascii="Arial" w:hAnsi="Arial" w:cs="Arial"/>
          <w:iCs/>
          <w:noProof/>
        </w:rPr>
        <w:t>[11]</w:t>
      </w:r>
      <w:r w:rsidR="007947FB">
        <w:rPr>
          <w:rFonts w:ascii="Arial" w:hAnsi="Arial" w:cs="Arial"/>
          <w:iCs/>
        </w:rPr>
        <w:fldChar w:fldCharType="end"/>
      </w:r>
      <w:r w:rsidRPr="00147A0D">
        <w:rPr>
          <w:rFonts w:ascii="Arial" w:hAnsi="Arial" w:cs="Arial"/>
          <w:iCs/>
        </w:rPr>
        <w:t xml:space="preserve">. However, since the outputs of the model are ordinal, the problem could benefit from being tackled with a regression model. After a short benchmarking study (see Appendix 1), we concluded that a regression model </w:t>
      </w:r>
      <w:r>
        <w:rPr>
          <w:rFonts w:ascii="Arial" w:hAnsi="Arial" w:cs="Arial"/>
          <w:iCs/>
        </w:rPr>
        <w:t>can</w:t>
      </w:r>
      <w:r w:rsidRPr="00147A0D">
        <w:rPr>
          <w:rFonts w:ascii="Arial" w:hAnsi="Arial" w:cs="Arial"/>
          <w:iCs/>
        </w:rPr>
        <w:t xml:space="preserve"> achieve </w:t>
      </w:r>
      <w:r w:rsidR="001542F7">
        <w:rPr>
          <w:rFonts w:ascii="Arial" w:hAnsi="Arial" w:cs="Arial"/>
          <w:iCs/>
        </w:rPr>
        <w:t>more accurate predictions</w:t>
      </w:r>
      <w:r w:rsidRPr="00147A0D">
        <w:rPr>
          <w:rFonts w:ascii="Arial" w:hAnsi="Arial" w:cs="Arial"/>
          <w:iCs/>
        </w:rPr>
        <w:t>.</w:t>
      </w:r>
      <w:r w:rsidR="002E67AD">
        <w:rPr>
          <w:rFonts w:ascii="Arial" w:hAnsi="Arial" w:cs="Arial"/>
          <w:iCs/>
        </w:rPr>
        <w:t xml:space="preserve"> The model </w:t>
      </w:r>
      <m:oMath>
        <m:r>
          <w:rPr>
            <w:rFonts w:ascii="Cambria Math" w:hAnsi="Cambria Math" w:cs="Arial"/>
            <w:lang w:val="en-US"/>
          </w:rPr>
          <m:t>f</m:t>
        </m:r>
      </m:oMath>
      <w:r w:rsidR="002E67AD">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Pr>
          <w:rFonts w:ascii="Arial" w:eastAsiaTheme="minorEastAsia" w:hAnsi="Arial" w:cs="Arial"/>
          <w:lang w:val="en-US"/>
        </w:rPr>
        <w:t xml:space="preserve"> to an output </w:t>
      </w:r>
      <m:oMath>
        <m:r>
          <w:rPr>
            <w:rFonts w:ascii="Cambria Math" w:eastAsiaTheme="minorEastAsia" w:hAnsi="Cambria Math"/>
            <w:lang w:val="en-US"/>
          </w:rPr>
          <m:t>y</m:t>
        </m:r>
      </m:oMath>
      <w:r w:rsidR="002E67AD">
        <w:rPr>
          <w:rFonts w:ascii="Arial" w:eastAsiaTheme="minorEastAsia" w:hAnsi="Arial" w:cs="Arial"/>
          <w:lang w:val="en-US"/>
        </w:rPr>
        <w:t xml:space="preserve"> where </w:t>
      </w:r>
      <m:oMath>
        <m:r>
          <w:rPr>
            <w:rFonts w:ascii="Cambria Math" w:eastAsiaTheme="minorEastAsia" w:hAnsi="Cambria Math"/>
            <w:lang w:val="en-US"/>
          </w:rPr>
          <m:t>y</m:t>
        </m:r>
        <m:r>
          <m:rPr>
            <m:scr m:val="double-struck"/>
          </m:rPr>
          <w:rPr>
            <w:rFonts w:ascii="Cambria Math" w:eastAsiaTheme="minorEastAsia" w:hAnsi="Cambria Math"/>
            <w:lang w:val="en-US"/>
          </w:rPr>
          <m:t xml:space="preserve"> ∈R | </m:t>
        </m:r>
        <m:r>
          <w:rPr>
            <w:rFonts w:ascii="Cambria Math" w:eastAsiaTheme="minorEastAsia" w:hAnsi="Cambria Math"/>
            <w:lang w:val="en-US"/>
          </w:rPr>
          <m:t>1≤y ≤5</m:t>
        </m:r>
      </m:oMath>
      <w:r w:rsidR="002E67AD">
        <w:rPr>
          <w:rFonts w:ascii="Arial" w:eastAsiaTheme="minorEastAsia" w:hAnsi="Arial" w:cs="Arial"/>
          <w:lang w:val="en-US"/>
        </w:rPr>
        <w:t xml:space="preserve">. </w:t>
      </w:r>
    </w:p>
    <w:p w14:paraId="618BF08A" w14:textId="77777777" w:rsidR="002E67AD" w:rsidRDefault="002E67AD" w:rsidP="008B12DD">
      <w:pPr>
        <w:pStyle w:val="Geenafstand"/>
        <w:spacing w:line="360" w:lineRule="auto"/>
        <w:ind w:firstLine="360"/>
        <w:rPr>
          <w:rFonts w:ascii="Arial" w:hAnsi="Arial" w:cs="Arial"/>
          <w:iCs/>
        </w:rPr>
      </w:pPr>
    </w:p>
    <w:p w14:paraId="31B7CC55" w14:textId="77BE7B45" w:rsidR="00F13911" w:rsidRDefault="00192CAE" w:rsidP="008B12DD">
      <w:pPr>
        <w:pStyle w:val="Geenafstand"/>
        <w:spacing w:line="360" w:lineRule="auto"/>
        <w:ind w:firstLine="360"/>
        <w:rPr>
          <w:rFonts w:ascii="Arial" w:hAnsi="Arial" w:cs="Arial"/>
          <w:iCs/>
        </w:rPr>
      </w:pPr>
      <w:r>
        <w:rPr>
          <w:rFonts w:ascii="Arial" w:hAnsi="Arial" w:cs="Arial"/>
          <w:iCs/>
        </w:rPr>
        <w:t xml:space="preserve">In this study, we used a Random Forest Regressor with default parameters. </w:t>
      </w:r>
    </w:p>
    <w:p w14:paraId="24EB9F27" w14:textId="77777777" w:rsidR="006F4C94" w:rsidRDefault="006F4C94" w:rsidP="008B12DD">
      <w:pPr>
        <w:pStyle w:val="Geenafstand"/>
        <w:spacing w:line="360" w:lineRule="auto"/>
        <w:ind w:firstLine="360"/>
        <w:rPr>
          <w:rFonts w:ascii="Arial" w:hAnsi="Arial" w:cs="Arial"/>
          <w:iCs/>
        </w:rPr>
      </w:pPr>
    </w:p>
    <w:p w14:paraId="0B44A34D" w14:textId="3608C05A" w:rsidR="008B12DD" w:rsidRDefault="008B12DD" w:rsidP="008B12DD">
      <w:pPr>
        <w:pStyle w:val="Geenafstand"/>
        <w:spacing w:line="360" w:lineRule="auto"/>
        <w:ind w:firstLine="360"/>
        <w:rPr>
          <w:rFonts w:ascii="Arial" w:hAnsi="Arial" w:cs="Arial"/>
          <w:iCs/>
        </w:rPr>
      </w:pPr>
      <w:r>
        <w:rPr>
          <w:rFonts w:ascii="Arial" w:hAnsi="Arial" w:cs="Arial"/>
          <w:iCs/>
        </w:rPr>
        <w:t>Since determining the NOC with machine learning is still a novel approach, there is no consensus about which type of model is most fit. The N</w:t>
      </w:r>
      <w:r w:rsidR="00BB371D">
        <w:rPr>
          <w:rFonts w:ascii="Arial" w:hAnsi="Arial" w:cs="Arial"/>
          <w:iCs/>
        </w:rPr>
        <w:t xml:space="preserve">etherlands </w:t>
      </w:r>
      <w:r>
        <w:rPr>
          <w:rFonts w:ascii="Arial" w:hAnsi="Arial" w:cs="Arial"/>
          <w:iCs/>
        </w:rPr>
        <w:t>F</w:t>
      </w:r>
      <w:r w:rsidR="00BB371D">
        <w:rPr>
          <w:rFonts w:ascii="Arial" w:hAnsi="Arial" w:cs="Arial"/>
          <w:iCs/>
        </w:rPr>
        <w:t xml:space="preserve">orensics </w:t>
      </w:r>
      <w:r>
        <w:rPr>
          <w:rFonts w:ascii="Arial" w:hAnsi="Arial" w:cs="Arial"/>
          <w:iCs/>
        </w:rPr>
        <w:t>I</w:t>
      </w:r>
      <w:r w:rsidR="00BB371D">
        <w:rPr>
          <w:rFonts w:ascii="Arial" w:hAnsi="Arial" w:cs="Arial"/>
          <w:iCs/>
        </w:rPr>
        <w:t>nstitute (NFI)</w:t>
      </w:r>
      <w:r>
        <w:rPr>
          <w:rFonts w:ascii="Arial" w:hAnsi="Arial" w:cs="Arial"/>
          <w:iCs/>
        </w:rPr>
        <w:t xml:space="preserve"> is looking to improve the model and used features in the future. Therefore, a model-agnostic </w:t>
      </w:r>
      <w:r w:rsidR="002E67AD">
        <w:rPr>
          <w:rFonts w:ascii="Arial" w:hAnsi="Arial" w:cs="Arial"/>
          <w:iCs/>
        </w:rPr>
        <w:t xml:space="preserve">explanation </w:t>
      </w:r>
      <w:r>
        <w:rPr>
          <w:rFonts w:ascii="Arial" w:hAnsi="Arial" w:cs="Arial"/>
          <w:iCs/>
        </w:rPr>
        <w:t xml:space="preserve">method is preferable. </w:t>
      </w:r>
    </w:p>
    <w:p w14:paraId="3D0EAC87" w14:textId="63396FBA" w:rsidR="00192CAE" w:rsidRDefault="00192CAE" w:rsidP="00192CAE">
      <w:pPr>
        <w:pStyle w:val="Geenafstand"/>
        <w:spacing w:line="360" w:lineRule="auto"/>
        <w:rPr>
          <w:rFonts w:ascii="Arial" w:hAnsi="Arial" w:cs="Arial"/>
          <w:iCs/>
        </w:rPr>
      </w:pPr>
    </w:p>
    <w:p w14:paraId="4BEF6D65" w14:textId="77777777" w:rsidR="00192CAE" w:rsidRDefault="00192CAE" w:rsidP="00147A0D">
      <w:pPr>
        <w:pStyle w:val="Geenafstand"/>
        <w:spacing w:line="360" w:lineRule="auto"/>
        <w:rPr>
          <w:rFonts w:ascii="Arial" w:hAnsi="Arial" w:cs="Arial"/>
          <w:iCs/>
        </w:rPr>
      </w:pPr>
    </w:p>
    <w:p w14:paraId="6BAE5EB8" w14:textId="24120FBE" w:rsidR="00147A0D" w:rsidRPr="00147A0D" w:rsidRDefault="00F13911" w:rsidP="00F13911">
      <w:pPr>
        <w:rPr>
          <w:rFonts w:ascii="Arial" w:hAnsi="Arial" w:cs="Arial"/>
          <w:iCs/>
        </w:rPr>
      </w:pPr>
      <w:r>
        <w:rPr>
          <w:rFonts w:ascii="Arial" w:hAnsi="Arial" w:cs="Arial"/>
          <w:iCs/>
        </w:rPr>
        <w:br w:type="page"/>
      </w:r>
    </w:p>
    <w:p w14:paraId="2B4AB350" w14:textId="64046B08" w:rsidR="00147A0D" w:rsidRDefault="00355BF7" w:rsidP="006F3AFA">
      <w:pPr>
        <w:pStyle w:val="Geenafstand"/>
        <w:numPr>
          <w:ilvl w:val="1"/>
          <w:numId w:val="8"/>
        </w:numPr>
        <w:spacing w:line="360" w:lineRule="auto"/>
        <w:rPr>
          <w:rFonts w:ascii="Arial" w:hAnsi="Arial" w:cs="Arial"/>
          <w:i/>
        </w:rPr>
      </w:pPr>
      <w:r w:rsidRPr="008B12DD">
        <w:rPr>
          <w:rFonts w:ascii="Arial" w:hAnsi="Arial" w:cs="Arial"/>
          <w:i/>
        </w:rPr>
        <w:lastRenderedPageBreak/>
        <w:t>Desiderata</w:t>
      </w:r>
      <w:r>
        <w:rPr>
          <w:rFonts w:ascii="Arial" w:hAnsi="Arial" w:cs="Arial"/>
          <w:i/>
        </w:rPr>
        <w:t xml:space="preserve"> explanations</w:t>
      </w:r>
    </w:p>
    <w:p w14:paraId="67D6ADBF" w14:textId="77777777" w:rsidR="008D0CFE" w:rsidRDefault="008D0CFE" w:rsidP="0053299E">
      <w:pPr>
        <w:pStyle w:val="Geenafstand"/>
        <w:spacing w:line="360" w:lineRule="auto"/>
        <w:rPr>
          <w:rFonts w:ascii="Arial" w:hAnsi="Arial" w:cs="Arial"/>
          <w:i/>
        </w:rPr>
      </w:pPr>
    </w:p>
    <w:p w14:paraId="4F848B14" w14:textId="1B852FE3" w:rsidR="00823414" w:rsidRDefault="00823414" w:rsidP="00355BF7">
      <w:pPr>
        <w:pStyle w:val="Geenafstand"/>
        <w:spacing w:line="360" w:lineRule="auto"/>
        <w:rPr>
          <w:rFonts w:ascii="Arial" w:hAnsi="Arial" w:cs="Arial"/>
          <w:iCs/>
        </w:rPr>
      </w:pPr>
      <w:r>
        <w:rPr>
          <w:rFonts w:ascii="Arial" w:hAnsi="Arial" w:cs="Arial"/>
          <w:iCs/>
        </w:rPr>
        <w:t>From meetings with the end users, we determined that there were two main questions of interest:</w:t>
      </w:r>
    </w:p>
    <w:p w14:paraId="477BD3E1" w14:textId="203AEE20" w:rsidR="00823414" w:rsidRDefault="00823414" w:rsidP="00823414">
      <w:pPr>
        <w:pStyle w:val="Geenafstand"/>
        <w:numPr>
          <w:ilvl w:val="0"/>
          <w:numId w:val="30"/>
        </w:numPr>
        <w:spacing w:line="360" w:lineRule="auto"/>
        <w:rPr>
          <w:rFonts w:ascii="Arial" w:hAnsi="Arial" w:cs="Arial"/>
          <w:i/>
        </w:rPr>
      </w:pPr>
      <w:r>
        <w:rPr>
          <w:rFonts w:ascii="Arial" w:hAnsi="Arial" w:cs="Arial"/>
          <w:i/>
        </w:rPr>
        <w:t>What were the main reasons for the model to reach the current prediction?</w:t>
      </w:r>
    </w:p>
    <w:p w14:paraId="06273BB3" w14:textId="10888146" w:rsidR="00823414" w:rsidRDefault="00823414" w:rsidP="00823414">
      <w:pPr>
        <w:pStyle w:val="Geenafstand"/>
        <w:numPr>
          <w:ilvl w:val="0"/>
          <w:numId w:val="30"/>
        </w:numPr>
        <w:spacing w:line="360" w:lineRule="auto"/>
        <w:rPr>
          <w:rFonts w:ascii="Arial" w:hAnsi="Arial" w:cs="Arial"/>
          <w:i/>
        </w:rPr>
      </w:pPr>
      <w:r>
        <w:rPr>
          <w:rFonts w:ascii="Arial" w:hAnsi="Arial" w:cs="Arial"/>
          <w:i/>
        </w:rPr>
        <w:t xml:space="preserve">How could </w:t>
      </w:r>
      <w:r w:rsidR="00C92748">
        <w:rPr>
          <w:rFonts w:ascii="Arial" w:hAnsi="Arial" w:cs="Arial"/>
          <w:i/>
        </w:rPr>
        <w:t>the model</w:t>
      </w:r>
      <w:r>
        <w:rPr>
          <w:rFonts w:ascii="Arial" w:hAnsi="Arial" w:cs="Arial"/>
          <w:i/>
        </w:rPr>
        <w:t xml:space="preserve"> have arrived at a different prediction?</w:t>
      </w:r>
    </w:p>
    <w:p w14:paraId="357CDC58" w14:textId="2D80FAA4" w:rsidR="00823414" w:rsidRDefault="00823414" w:rsidP="008B12DD">
      <w:pPr>
        <w:pStyle w:val="Geenafstand"/>
        <w:spacing w:line="360" w:lineRule="auto"/>
        <w:rPr>
          <w:rFonts w:ascii="Arial" w:hAnsi="Arial" w:cs="Arial"/>
          <w:iCs/>
        </w:rPr>
      </w:pPr>
      <w:r>
        <w:rPr>
          <w:rFonts w:ascii="Arial" w:hAnsi="Arial" w:cs="Arial"/>
          <w:iCs/>
        </w:rPr>
        <w:t xml:space="preserve">To answer question 1, we determined that the use of SHAP values would be sufficient to give an impression of feature importance. </w:t>
      </w:r>
    </w:p>
    <w:p w14:paraId="3D20D8E8" w14:textId="35D77EED" w:rsidR="00355BF7" w:rsidRDefault="003877EF" w:rsidP="00355BF7">
      <w:pPr>
        <w:pStyle w:val="Geenafstand"/>
        <w:spacing w:line="360" w:lineRule="auto"/>
        <w:rPr>
          <w:rFonts w:ascii="Arial" w:hAnsi="Arial" w:cs="Arial"/>
          <w:iCs/>
        </w:rPr>
      </w:pPr>
      <w:r>
        <w:rPr>
          <w:rFonts w:ascii="Arial" w:hAnsi="Arial" w:cs="Arial"/>
          <w:iCs/>
        </w:rPr>
        <w:t>For question 2, we derived a list of desiderata</w:t>
      </w:r>
      <w:r w:rsidR="001A2FC8">
        <w:rPr>
          <w:rFonts w:ascii="Arial" w:hAnsi="Arial" w:cs="Arial"/>
          <w:iCs/>
        </w:rPr>
        <w:t xml:space="preserve"> in order to define what </w:t>
      </w:r>
      <w:r w:rsidR="004D14B2">
        <w:rPr>
          <w:rFonts w:ascii="Arial" w:hAnsi="Arial" w:cs="Arial"/>
          <w:iCs/>
        </w:rPr>
        <w:t>the</w:t>
      </w:r>
      <w:r w:rsidR="00D04283">
        <w:rPr>
          <w:rFonts w:ascii="Arial" w:hAnsi="Arial" w:cs="Arial"/>
          <w:iCs/>
        </w:rPr>
        <w:t xml:space="preserve"> counterfactual</w:t>
      </w:r>
      <w:r w:rsidR="004D14B2">
        <w:rPr>
          <w:rFonts w:ascii="Arial" w:hAnsi="Arial" w:cs="Arial"/>
          <w:iCs/>
        </w:rPr>
        <w:t xml:space="preserve"> explanations must accommodate</w:t>
      </w:r>
      <w:r w:rsidR="001A2FC8">
        <w:rPr>
          <w:rFonts w:ascii="Arial" w:hAnsi="Arial" w:cs="Arial"/>
          <w:iCs/>
        </w:rPr>
        <w:t>.</w:t>
      </w:r>
    </w:p>
    <w:p w14:paraId="199C2D65" w14:textId="15BFF35D" w:rsidR="00784C15" w:rsidRDefault="00D04283" w:rsidP="00784C15">
      <w:pPr>
        <w:pStyle w:val="Geenafstand"/>
        <w:numPr>
          <w:ilvl w:val="0"/>
          <w:numId w:val="31"/>
        </w:numPr>
        <w:spacing w:line="360" w:lineRule="auto"/>
        <w:rPr>
          <w:rFonts w:ascii="Arial" w:hAnsi="Arial" w:cs="Arial"/>
          <w:iCs/>
        </w:rPr>
      </w:pPr>
      <w:r>
        <w:rPr>
          <w:rFonts w:ascii="Arial" w:hAnsi="Arial" w:cs="Arial"/>
          <w:iCs/>
        </w:rPr>
        <w:t>Model-agnostic</w:t>
      </w:r>
      <w:r w:rsidR="006916E5">
        <w:rPr>
          <w:rFonts w:ascii="Arial" w:hAnsi="Arial" w:cs="Arial"/>
          <w:iCs/>
        </w:rPr>
        <w:tab/>
        <w:t>Works for any model</w:t>
      </w:r>
    </w:p>
    <w:p w14:paraId="7CC66226" w14:textId="4838FF3C" w:rsidR="00D04283" w:rsidRPr="00784C15" w:rsidRDefault="00784C15" w:rsidP="00784C15">
      <w:pPr>
        <w:pStyle w:val="Geenafstand"/>
        <w:numPr>
          <w:ilvl w:val="0"/>
          <w:numId w:val="31"/>
        </w:numPr>
        <w:spacing w:line="360" w:lineRule="auto"/>
        <w:rPr>
          <w:rFonts w:ascii="Arial" w:hAnsi="Arial" w:cs="Arial"/>
          <w:iCs/>
        </w:rPr>
      </w:pPr>
      <w:r>
        <w:rPr>
          <w:rFonts w:ascii="Arial" w:hAnsi="Arial" w:cs="Arial"/>
          <w:iCs/>
        </w:rPr>
        <w:t xml:space="preserve">Interactive </w:t>
      </w:r>
      <w:r w:rsidR="001A2FC8">
        <w:rPr>
          <w:rFonts w:ascii="Arial" w:hAnsi="Arial" w:cs="Arial"/>
          <w:iCs/>
        </w:rPr>
        <w:tab/>
      </w:r>
      <w:r w:rsidR="001A2FC8">
        <w:rPr>
          <w:rFonts w:ascii="Arial" w:hAnsi="Arial" w:cs="Arial"/>
          <w:iCs/>
        </w:rPr>
        <w:tab/>
        <w:t xml:space="preserve">Target output </w:t>
      </w:r>
      <w:r>
        <w:rPr>
          <w:rFonts w:ascii="Arial" w:hAnsi="Arial" w:cs="Arial"/>
          <w:iCs/>
        </w:rPr>
        <w:t>can be chosen by user</w:t>
      </w:r>
    </w:p>
    <w:p w14:paraId="748DCD0F" w14:textId="59030F0B" w:rsidR="00F716B1" w:rsidRDefault="00784C15" w:rsidP="00F716B1">
      <w:pPr>
        <w:pStyle w:val="Geenafstand"/>
        <w:numPr>
          <w:ilvl w:val="0"/>
          <w:numId w:val="31"/>
        </w:numPr>
        <w:spacing w:line="360" w:lineRule="auto"/>
        <w:rPr>
          <w:rFonts w:ascii="Arial" w:hAnsi="Arial" w:cs="Arial"/>
          <w:iCs/>
        </w:rPr>
      </w:pPr>
      <w:r>
        <w:rPr>
          <w:rFonts w:ascii="Arial" w:hAnsi="Arial" w:cs="Arial"/>
          <w:iCs/>
        </w:rPr>
        <w:t xml:space="preserve">Valid </w:t>
      </w:r>
      <w:r w:rsidR="001A2FC8">
        <w:rPr>
          <w:rFonts w:ascii="Arial" w:hAnsi="Arial" w:cs="Arial"/>
          <w:iCs/>
        </w:rPr>
        <w:tab/>
      </w:r>
      <w:r w:rsidR="001A2FC8">
        <w:rPr>
          <w:rFonts w:ascii="Arial" w:hAnsi="Arial" w:cs="Arial"/>
          <w:iCs/>
        </w:rPr>
        <w:tab/>
      </w:r>
      <w:r w:rsidR="001A2FC8">
        <w:rPr>
          <w:rFonts w:ascii="Arial" w:hAnsi="Arial" w:cs="Arial"/>
          <w:iCs/>
        </w:rPr>
        <w:tab/>
        <w:t>Target output is reached</w:t>
      </w:r>
    </w:p>
    <w:p w14:paraId="3BFFA26F" w14:textId="60DD1062" w:rsidR="00D04283" w:rsidRPr="00F716B1" w:rsidRDefault="00F716B1" w:rsidP="00F716B1">
      <w:pPr>
        <w:pStyle w:val="Geenafstand"/>
        <w:numPr>
          <w:ilvl w:val="0"/>
          <w:numId w:val="31"/>
        </w:numPr>
        <w:spacing w:line="360" w:lineRule="auto"/>
        <w:rPr>
          <w:rFonts w:ascii="Arial" w:hAnsi="Arial" w:cs="Arial"/>
          <w:iCs/>
        </w:rPr>
      </w:pPr>
      <w:r>
        <w:rPr>
          <w:rFonts w:ascii="Arial" w:hAnsi="Arial" w:cs="Arial"/>
          <w:iCs/>
        </w:rPr>
        <w:t xml:space="preserve">Sparse </w:t>
      </w:r>
      <w:r w:rsidR="001A2FC8">
        <w:rPr>
          <w:rFonts w:ascii="Arial" w:hAnsi="Arial" w:cs="Arial"/>
          <w:iCs/>
        </w:rPr>
        <w:tab/>
      </w:r>
      <w:r w:rsidR="001A2FC8">
        <w:rPr>
          <w:rFonts w:ascii="Arial" w:hAnsi="Arial" w:cs="Arial"/>
          <w:iCs/>
        </w:rPr>
        <w:tab/>
        <w:t xml:space="preserve">Minimal </w:t>
      </w:r>
      <w:r>
        <w:rPr>
          <w:rFonts w:ascii="Arial" w:hAnsi="Arial" w:cs="Arial"/>
          <w:iCs/>
        </w:rPr>
        <w:t xml:space="preserve">feature </w:t>
      </w:r>
      <w:r w:rsidR="00192CAE">
        <w:rPr>
          <w:rFonts w:ascii="Arial" w:hAnsi="Arial" w:cs="Arial"/>
          <w:iCs/>
        </w:rPr>
        <w:t>differences</w:t>
      </w:r>
    </w:p>
    <w:p w14:paraId="50B339CE" w14:textId="35B5F07B" w:rsidR="00784C15" w:rsidRPr="00F716B1" w:rsidRDefault="00784C15" w:rsidP="001C4F77">
      <w:pPr>
        <w:pStyle w:val="Geenafstand"/>
        <w:numPr>
          <w:ilvl w:val="0"/>
          <w:numId w:val="31"/>
        </w:numPr>
        <w:spacing w:line="360" w:lineRule="auto"/>
        <w:rPr>
          <w:rFonts w:ascii="Arial" w:hAnsi="Arial" w:cs="Arial"/>
          <w:i/>
        </w:rPr>
      </w:pPr>
      <w:r>
        <w:rPr>
          <w:rFonts w:ascii="Arial" w:hAnsi="Arial" w:cs="Arial"/>
          <w:iCs/>
        </w:rPr>
        <w:t>Proximal</w:t>
      </w:r>
      <w:r w:rsidR="001A2FC8">
        <w:rPr>
          <w:rFonts w:ascii="Arial" w:hAnsi="Arial" w:cs="Arial"/>
          <w:iCs/>
        </w:rPr>
        <w:tab/>
      </w:r>
      <w:r w:rsidR="001A2FC8">
        <w:rPr>
          <w:rFonts w:ascii="Arial" w:hAnsi="Arial" w:cs="Arial"/>
          <w:iCs/>
        </w:rPr>
        <w:tab/>
        <w:t>Minimal distance in feature differences</w:t>
      </w:r>
    </w:p>
    <w:p w14:paraId="4241AA8C" w14:textId="71192D78" w:rsidR="00355BF7" w:rsidRPr="008B12DD" w:rsidRDefault="00784C15" w:rsidP="00784C15">
      <w:pPr>
        <w:pStyle w:val="Geenafstand"/>
        <w:numPr>
          <w:ilvl w:val="0"/>
          <w:numId w:val="31"/>
        </w:numPr>
        <w:spacing w:line="360" w:lineRule="auto"/>
        <w:rPr>
          <w:rFonts w:ascii="Arial" w:hAnsi="Arial" w:cs="Arial"/>
          <w:i/>
        </w:rPr>
      </w:pPr>
      <w:r>
        <w:rPr>
          <w:rFonts w:ascii="Arial" w:hAnsi="Arial" w:cs="Arial"/>
          <w:iCs/>
        </w:rPr>
        <w:t xml:space="preserve">Realistic </w:t>
      </w:r>
      <w:r w:rsidR="001A2FC8">
        <w:rPr>
          <w:rFonts w:ascii="Arial" w:hAnsi="Arial" w:cs="Arial"/>
          <w:iCs/>
        </w:rPr>
        <w:tab/>
      </w:r>
      <w:r w:rsidR="001A2FC8">
        <w:rPr>
          <w:rFonts w:ascii="Arial" w:hAnsi="Arial" w:cs="Arial"/>
          <w:iCs/>
        </w:rPr>
        <w:tab/>
        <w:t>Plausible</w:t>
      </w:r>
      <w:r w:rsidR="001A2FC8" w:rsidRPr="001A2FC8">
        <w:rPr>
          <w:rFonts w:ascii="Arial" w:hAnsi="Arial" w:cs="Arial"/>
          <w:iCs/>
        </w:rPr>
        <w:t xml:space="preserve"> </w:t>
      </w:r>
      <w:r w:rsidR="001A2FC8">
        <w:rPr>
          <w:rFonts w:ascii="Arial" w:hAnsi="Arial" w:cs="Arial"/>
          <w:iCs/>
        </w:rPr>
        <w:t>combinations of feature</w:t>
      </w:r>
      <w:r>
        <w:rPr>
          <w:rFonts w:ascii="Arial" w:hAnsi="Arial" w:cs="Arial"/>
          <w:iCs/>
        </w:rPr>
        <w:t xml:space="preserve"> </w:t>
      </w:r>
      <w:r w:rsidR="001A2FC8">
        <w:rPr>
          <w:rFonts w:ascii="Arial" w:hAnsi="Arial" w:cs="Arial"/>
          <w:iCs/>
        </w:rPr>
        <w:t>values</w:t>
      </w:r>
    </w:p>
    <w:p w14:paraId="43F50D26" w14:textId="77777777" w:rsidR="008B12DD" w:rsidRPr="00C85726" w:rsidRDefault="008B12DD" w:rsidP="008B12DD">
      <w:pPr>
        <w:pStyle w:val="Geenafstand"/>
        <w:spacing w:line="360" w:lineRule="auto"/>
        <w:rPr>
          <w:rFonts w:ascii="Arial" w:hAnsi="Arial" w:cs="Arial"/>
          <w:iCs/>
        </w:rPr>
      </w:pPr>
    </w:p>
    <w:p w14:paraId="66FBB4D2" w14:textId="255236A3" w:rsidR="00325BEA" w:rsidRDefault="00325BEA" w:rsidP="00325BEA">
      <w:pPr>
        <w:pStyle w:val="Geenafstand"/>
        <w:spacing w:line="360" w:lineRule="auto"/>
        <w:rPr>
          <w:rFonts w:ascii="Arial" w:hAnsi="Arial" w:cs="Arial"/>
          <w:iCs/>
        </w:rPr>
      </w:pPr>
      <w:r>
        <w:rPr>
          <w:rFonts w:ascii="Arial" w:hAnsi="Arial" w:cs="Arial"/>
          <w:iCs/>
        </w:rPr>
        <w:t xml:space="preserve">Most existing methods assume a binary case, and thus do not have to concern themselves with which target </w:t>
      </w:r>
      <w:r w:rsidR="00C85726">
        <w:rPr>
          <w:rFonts w:ascii="Arial" w:hAnsi="Arial" w:cs="Arial"/>
          <w:iCs/>
        </w:rPr>
        <w:t xml:space="preserve">output </w:t>
      </w:r>
      <w:r>
        <w:rPr>
          <w:rFonts w:ascii="Arial" w:hAnsi="Arial" w:cs="Arial"/>
          <w:iCs/>
        </w:rPr>
        <w:t>to pick other than the opposite. In this problem, the range of possible values is 1-5. It is not always straightforward to pick the next-best option</w:t>
      </w:r>
      <w:r w:rsidR="00F716B1">
        <w:rPr>
          <w:rFonts w:ascii="Arial" w:hAnsi="Arial" w:cs="Arial"/>
          <w:iCs/>
        </w:rPr>
        <w:t xml:space="preserve">; different users determine different ranges of possibilities. </w:t>
      </w:r>
      <w:r w:rsidR="00C85726">
        <w:rPr>
          <w:rFonts w:ascii="Arial" w:hAnsi="Arial" w:cs="Arial"/>
          <w:iCs/>
        </w:rPr>
        <w:t>We therefore let the user pick the target.</w:t>
      </w:r>
    </w:p>
    <w:p w14:paraId="7E1484C4" w14:textId="77777777" w:rsidR="008B12DD" w:rsidRDefault="008B12DD" w:rsidP="00325BEA">
      <w:pPr>
        <w:pStyle w:val="Geenafstand"/>
        <w:spacing w:line="360" w:lineRule="auto"/>
        <w:rPr>
          <w:rFonts w:ascii="Arial" w:hAnsi="Arial" w:cs="Arial"/>
          <w:iCs/>
        </w:rPr>
      </w:pPr>
    </w:p>
    <w:p w14:paraId="061A500B" w14:textId="4E13B335" w:rsidR="00875074" w:rsidRDefault="00F716B1" w:rsidP="00EF30FD">
      <w:pPr>
        <w:pStyle w:val="Geenafstand"/>
        <w:spacing w:line="360" w:lineRule="auto"/>
        <w:rPr>
          <w:rFonts w:ascii="Arial" w:hAnsi="Arial" w:cs="Arial"/>
          <w:iCs/>
        </w:rPr>
      </w:pPr>
      <w:r>
        <w:rPr>
          <w:rFonts w:ascii="Arial" w:hAnsi="Arial" w:cs="Arial"/>
          <w:iCs/>
        </w:rPr>
        <w:t>The</w:t>
      </w:r>
      <w:r w:rsidR="00875074">
        <w:rPr>
          <w:rFonts w:ascii="Arial" w:hAnsi="Arial" w:cs="Arial"/>
          <w:iCs/>
        </w:rPr>
        <w:t xml:space="preserve"> above constraints have mostly been covered quite well in the literature. </w:t>
      </w:r>
    </w:p>
    <w:p w14:paraId="634FEB63" w14:textId="74CAF7A1" w:rsidR="00854A07" w:rsidRDefault="00854A07" w:rsidP="009B7B2D">
      <w:pPr>
        <w:pStyle w:val="Geenafstand"/>
        <w:spacing w:line="360" w:lineRule="auto"/>
        <w:rPr>
          <w:rFonts w:ascii="Arial" w:hAnsi="Arial" w:cs="Arial"/>
          <w:iCs/>
        </w:rPr>
      </w:pPr>
    </w:p>
    <w:p w14:paraId="363547CC" w14:textId="1699FD23" w:rsidR="00854A07" w:rsidRDefault="00854A07" w:rsidP="00854A07">
      <w:pPr>
        <w:pStyle w:val="Geenafstand"/>
        <w:spacing w:line="360" w:lineRule="auto"/>
        <w:rPr>
          <w:rFonts w:ascii="Arial" w:hAnsi="Arial" w:cs="Arial"/>
        </w:rPr>
      </w:pPr>
      <w:r>
        <w:rPr>
          <w:rFonts w:ascii="Arial" w:hAnsi="Arial" w:cs="Arial"/>
        </w:rPr>
        <w:t xml:space="preserve">The notion of Multi-Objective Counterfactuals was first proposed with four objectives, solved by a genetic algorithm </w:t>
      </w:r>
      <w:r>
        <w:rPr>
          <w:rFonts w:ascii="Arial" w:hAnsi="Arial" w:cs="Arial"/>
        </w:rPr>
        <w:fldChar w:fldCharType="begin"/>
      </w:r>
      <w:r w:rsidR="00AD4024">
        <w:rPr>
          <w:rFonts w:ascii="Arial" w:hAnsi="Arial" w:cs="Arial"/>
        </w:rPr>
        <w:instrText xml:space="preserve"> ADDIN EN.CITE &lt;EndNote&gt;&lt;Cite&gt;&lt;Author&gt;Dandl&lt;/Author&gt;&lt;Year&gt;2020&lt;/Year&gt;&lt;RecNum&gt;99&lt;/RecNum&gt;&lt;DisplayText&gt;[28]&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rPr>
        <w:fldChar w:fldCharType="separate"/>
      </w:r>
      <w:r w:rsidR="00AD4024">
        <w:rPr>
          <w:rFonts w:ascii="Arial" w:hAnsi="Arial" w:cs="Arial"/>
          <w:noProof/>
        </w:rPr>
        <w:t>[28]</w:t>
      </w:r>
      <w:r>
        <w:rPr>
          <w:rFonts w:ascii="Arial" w:hAnsi="Arial" w:cs="Arial"/>
        </w:rPr>
        <w:fldChar w:fldCharType="end"/>
      </w:r>
      <w:r>
        <w:rPr>
          <w:rFonts w:ascii="Arial" w:hAnsi="Arial" w:cs="Arial"/>
        </w:rPr>
        <w:t>. Besides distance between x and x’, and the number of feature differences, they also consider the distance to the target outcome, and plausibility based on distance to the training data.</w:t>
      </w:r>
    </w:p>
    <w:p w14:paraId="35103227" w14:textId="77777777" w:rsidR="00854A07" w:rsidRDefault="00854A07" w:rsidP="00854A07">
      <w:pPr>
        <w:pStyle w:val="Geenafstand"/>
        <w:spacing w:line="360" w:lineRule="auto"/>
        <w:rPr>
          <w:rFonts w:ascii="Arial" w:hAnsi="Arial" w:cs="Arial"/>
        </w:rPr>
      </w:pPr>
    </w:p>
    <w:p w14:paraId="24D39FAB" w14:textId="62E0FD9B" w:rsidR="00854A07" w:rsidRDefault="00854A07" w:rsidP="00C85726">
      <w:pPr>
        <w:pStyle w:val="Geenafstand"/>
        <w:spacing w:line="360" w:lineRule="auto"/>
      </w:pPr>
      <w:r>
        <w:rPr>
          <w:rFonts w:ascii="Arial" w:hAnsi="Arial" w:cs="Arial"/>
        </w:rPr>
        <w:t xml:space="preserve">To measure the </w:t>
      </w:r>
      <w:r w:rsidRPr="00C85726">
        <w:rPr>
          <w:rFonts w:ascii="Arial" w:hAnsi="Arial" w:cs="Arial"/>
        </w:rPr>
        <w:t>distance</w:t>
      </w:r>
      <w:r>
        <w:rPr>
          <w:rFonts w:ascii="Arial" w:hAnsi="Arial" w:cs="Arial"/>
        </w:rPr>
        <w:t xml:space="preserve"> between two instances, we implemented an L1 norm function as shown in Equation 1. </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7695"/>
        <w:gridCol w:w="818"/>
      </w:tblGrid>
      <w:tr w:rsidR="00854A07" w14:paraId="721CCC3D" w14:textId="77777777" w:rsidTr="00E65453">
        <w:tc>
          <w:tcPr>
            <w:tcW w:w="534" w:type="dxa"/>
          </w:tcPr>
          <w:p w14:paraId="65A1195E" w14:textId="77777777" w:rsidR="00854A07" w:rsidRDefault="00854A07" w:rsidP="00E65453"/>
        </w:tc>
        <w:tc>
          <w:tcPr>
            <w:tcW w:w="8135" w:type="dxa"/>
          </w:tcPr>
          <w:p w14:paraId="70571877" w14:textId="1031BE65" w:rsidR="00854A07" w:rsidRPr="004C03A5" w:rsidRDefault="004C03A5" w:rsidP="00E65453">
            <w:pPr>
              <w:pStyle w:val="Geenafstand"/>
              <w:spacing w:line="360" w:lineRule="auto"/>
              <w:rPr>
                <w:rFonts w:ascii="Arial" w:eastAsiaTheme="minorEastAsia" w:hAnsi="Arial" w:cs="Arial"/>
              </w:rPr>
            </w:pPr>
            <m:oMathPara>
              <m:oMath>
                <m:r>
                  <m:rPr>
                    <m:sty m:val="p"/>
                  </m:rPr>
                  <w:rPr>
                    <w:rFonts w:ascii="Cambria Math" w:hAnsi="Cambria Math" w:cs="Arial"/>
                  </w:rPr>
                  <m:t>d</m:t>
                </m:r>
                <m:d>
                  <m:dPr>
                    <m:ctrlPr>
                      <w:rPr>
                        <w:rFonts w:ascii="Cambria Math" w:hAnsi="Cambria Math" w:cs="Arial"/>
                      </w:rPr>
                    </m:ctrlPr>
                  </m:dPr>
                  <m:e>
                    <m:r>
                      <m:rPr>
                        <m:sty m:val="p"/>
                      </m:rPr>
                      <w:rPr>
                        <w:rFonts w:ascii="Cambria Math" w:hAnsi="Cambria Math" w:cs="Arial"/>
                      </w:rPr>
                      <m:t xml:space="preserve">x, </m:t>
                    </m:r>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d>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rPr>
                    </m:ctrlPr>
                  </m:naryPr>
                  <m:sub>
                    <m:r>
                      <m:rPr>
                        <m:sty m:val="p"/>
                      </m:rPr>
                      <w:rPr>
                        <w:rFonts w:ascii="Cambria Math" w:hAnsi="Cambria Math" w:cs="Arial"/>
                      </w:rPr>
                      <m:t>i=1</m:t>
                    </m:r>
                  </m:sub>
                  <m:sup>
                    <m:r>
                      <m:rPr>
                        <m:sty m:val="p"/>
                      </m:rPr>
                      <w:rPr>
                        <w:rFonts w:ascii="Cambria Math" w:hAnsi="Cambria Math" w:cs="Arial"/>
                      </w:rPr>
                      <m:t>n</m:t>
                    </m:r>
                  </m:sup>
                  <m:e>
                    <w:bookmarkStart w:id="1" w:name="_Hlk70512865"/>
                    <m:f>
                      <m:fPr>
                        <m:ctrlPr>
                          <w:rPr>
                            <w:rFonts w:ascii="Cambria Math" w:hAnsi="Cambria Math" w:cs="Arial"/>
                          </w:rPr>
                        </m:ctrlPr>
                      </m:fPr>
                      <m:num>
                        <m:r>
                          <m:rPr>
                            <m:sty m:val="p"/>
                          </m:rPr>
                          <w:rPr>
                            <w:rFonts w:ascii="Cambria Math" w:hAnsi="Cambria Math" w:cs="Arial"/>
                          </w:rPr>
                          <m:t>1</m:t>
                        </m:r>
                      </m:num>
                      <m:den>
                        <m:sSub>
                          <m:sSubPr>
                            <m:ctrlPr>
                              <w:rPr>
                                <w:rFonts w:ascii="Cambria Math" w:hAnsi="Cambria Math" w:cs="Arial"/>
                              </w:rPr>
                            </m:ctrlPr>
                          </m:sSubPr>
                          <m:e>
                            <m:acc>
                              <m:accPr>
                                <m:ctrlPr>
                                  <w:rPr>
                                    <w:rFonts w:ascii="Cambria Math" w:hAnsi="Cambria Math" w:cs="Arial"/>
                                  </w:rPr>
                                </m:ctrlPr>
                              </m:accPr>
                              <m:e>
                                <m:r>
                                  <m:rPr>
                                    <m:sty m:val="p"/>
                                  </m:rPr>
                                  <w:rPr>
                                    <w:rFonts w:ascii="Cambria Math" w:hAnsi="Cambria Math" w:cs="Arial"/>
                                  </w:rPr>
                                  <m:t>R</m:t>
                                </m:r>
                              </m:e>
                            </m:acc>
                          </m:e>
                          <m:sub>
                            <m:r>
                              <m:rPr>
                                <m:sty m:val="p"/>
                              </m:rPr>
                              <w:rPr>
                                <w:rFonts w:ascii="Cambria Math" w:hAnsi="Cambria Math" w:cs="Arial"/>
                              </w:rPr>
                              <m:t>i</m:t>
                            </m:r>
                          </m:sub>
                        </m:sSub>
                      </m:den>
                    </m:f>
                    <w:bookmarkEnd w:id="1"/>
                  </m:e>
                </m:nary>
                <m:r>
                  <m:rPr>
                    <m:sty m:val="p"/>
                  </m:rP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r>
                  <m:rPr>
                    <m:sty m:val="p"/>
                  </m:rPr>
                  <w:rPr>
                    <w:rFonts w:ascii="Cambria Math" w:hAnsi="Cambria Math" w:cs="Arial"/>
                  </w:rPr>
                  <m:t xml:space="preserve"> </m:t>
                </m:r>
              </m:oMath>
            </m:oMathPara>
          </w:p>
        </w:tc>
        <w:tc>
          <w:tcPr>
            <w:tcW w:w="573" w:type="dxa"/>
            <w:vAlign w:val="center"/>
          </w:tcPr>
          <w:p w14:paraId="58528DF5" w14:textId="086368DE" w:rsidR="00854A07" w:rsidRDefault="00854A07" w:rsidP="00E65453">
            <w:pPr>
              <w:jc w:val="right"/>
            </w:pPr>
            <w:r>
              <w:t>(</w:t>
            </w:r>
            <w:r w:rsidR="00A2124E">
              <w:fldChar w:fldCharType="begin"/>
            </w:r>
            <w:r w:rsidR="00A2124E">
              <w:instrText xml:space="preserve"> SEQ Equation \* ARABIC </w:instrText>
            </w:r>
            <w:r w:rsidR="00A2124E">
              <w:fldChar w:fldCharType="separate"/>
            </w:r>
            <w:r w:rsidR="00995B44">
              <w:rPr>
                <w:noProof/>
              </w:rPr>
              <w:t>1</w:t>
            </w:r>
            <w:r w:rsidR="00A2124E">
              <w:rPr>
                <w:noProof/>
              </w:rPr>
              <w:fldChar w:fldCharType="end"/>
            </w:r>
            <w:r>
              <w:t>)</w:t>
            </w:r>
          </w:p>
        </w:tc>
      </w:tr>
    </w:tbl>
    <w:p w14:paraId="23BA5867" w14:textId="77777777" w:rsidR="00C85726" w:rsidRDefault="00C85726" w:rsidP="00854A07">
      <w:pPr>
        <w:pStyle w:val="Geenafstand"/>
        <w:spacing w:line="360" w:lineRule="auto"/>
        <w:rPr>
          <w:rFonts w:ascii="Arial" w:hAnsi="Arial" w:cs="Arial"/>
        </w:rPr>
      </w:pPr>
    </w:p>
    <w:p w14:paraId="76B2BFA1" w14:textId="424C9253" w:rsidR="00854A07" w:rsidRDefault="00854A07" w:rsidP="00854A07">
      <w:pPr>
        <w:pStyle w:val="Geenafstand"/>
        <w:spacing w:line="360" w:lineRule="auto"/>
        <w:rPr>
          <w:rFonts w:ascii="Arial" w:hAnsi="Arial" w:cs="Arial"/>
        </w:rPr>
      </w:pPr>
      <w:r>
        <w:rPr>
          <w:rFonts w:ascii="Arial" w:hAnsi="Arial" w:cs="Arial"/>
        </w:rPr>
        <w:t xml:space="preserve">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oMath>
      <w:r>
        <w:rPr>
          <w:rFonts w:ascii="Arial" w:eastAsiaTheme="minorEastAsia" w:hAnsi="Arial" w:cs="Arial"/>
        </w:rPr>
        <w:t xml:space="preserve"> represents the range of the </w:t>
      </w:r>
      <m:oMath>
        <m:r>
          <w:rPr>
            <w:rFonts w:ascii="Cambria Math" w:hAnsi="Cambria Math" w:cs="Arial"/>
          </w:rPr>
          <m:t>i</m:t>
        </m:r>
      </m:oMath>
      <w:r>
        <w:rPr>
          <w:rFonts w:ascii="Arial" w:eastAsiaTheme="minorEastAsia" w:hAnsi="Arial" w:cs="Arial"/>
        </w:rPr>
        <w:t xml:space="preserve">-th feature, </w:t>
      </w:r>
      <m:oMath>
        <m:r>
          <w:rPr>
            <w:rFonts w:ascii="Cambria Math" w:hAnsi="Cambria Math" w:cs="Arial"/>
          </w:rPr>
          <m:t>n</m:t>
        </m:r>
      </m:oMath>
      <w:r>
        <w:rPr>
          <w:rFonts w:ascii="Arial" w:eastAsiaTheme="minorEastAsia" w:hAnsi="Arial" w:cs="Arial"/>
        </w:rPr>
        <w:t xml:space="preserve"> the number of features, </w:t>
      </w:r>
      <m:oMath>
        <m:r>
          <w:rPr>
            <w:rFonts w:ascii="Cambria Math" w:hAnsi="Cambria Math" w:cs="Arial"/>
          </w:rPr>
          <m:t>x</m:t>
        </m:r>
      </m:oMath>
      <w:r>
        <w:rPr>
          <w:rFonts w:ascii="Arial" w:eastAsiaTheme="minorEastAsia" w:hAnsi="Arial" w:cs="Arial"/>
        </w:rPr>
        <w:t xml:space="preserve"> the profile to be explained, </w:t>
      </w:r>
      <m:oMath>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oMath>
      <w:r>
        <w:rPr>
          <w:rFonts w:ascii="Arial" w:eastAsiaTheme="minorEastAsia" w:hAnsi="Arial" w:cs="Arial"/>
        </w:rPr>
        <w:t xml:space="preserve"> the counterfactual profile. </w:t>
      </w:r>
      <w:r>
        <w:rPr>
          <w:rFonts w:ascii="Arial" w:hAnsi="Arial" w:cs="Arial"/>
        </w:rPr>
        <w:t xml:space="preserve">Though much of the literature scales each </w:t>
      </w:r>
      <w:r>
        <w:rPr>
          <w:rFonts w:ascii="Arial" w:hAnsi="Arial" w:cs="Arial"/>
        </w:rPr>
        <w:lastRenderedPageBreak/>
        <w:t xml:space="preserve">distance by the Median Absolute Deviation (MAD) </w:t>
      </w:r>
      <w:r>
        <w:rPr>
          <w:rFonts w:ascii="Arial" w:hAnsi="Arial" w:cs="Arial"/>
        </w:rPr>
        <w:fldChar w:fldCharType="begin">
          <w:fldData xml:space="preserve">PEVuZE5vdGU+PENpdGU+PEF1dGhvcj5XYWNodGVyPC9BdXRob3I+PFllYXI+MjAxODwvWWVhcj48
UmVjTnVtPjExMTwvUmVjTnVtPjxEaXNwbGF5VGV4dD5bMjYsIDMwLCAzNSwgMzYsIDM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XYWNodGVyPC9BdXRob3I+PFllYXI+MjAxODwvWWVhcj48
UmVjTnVtPjExMTwvUmVjTnVtPjxEaXNwbGF5VGV4dD5bMjYsIDMwLCAzNSwgMzYsIDM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Pr>
          <w:rFonts w:ascii="Arial" w:hAnsi="Arial" w:cs="Arial"/>
        </w:rPr>
        <w:fldChar w:fldCharType="separate"/>
      </w:r>
      <w:r w:rsidR="00AD4024">
        <w:rPr>
          <w:rFonts w:ascii="Arial" w:hAnsi="Arial" w:cs="Arial"/>
          <w:noProof/>
        </w:rPr>
        <w:t>[26, 30, 35, 36, 38]</w:t>
      </w:r>
      <w:r>
        <w:rPr>
          <w:rFonts w:ascii="Arial" w:hAnsi="Arial" w:cs="Arial"/>
        </w:rPr>
        <w:fldChar w:fldCharType="end"/>
      </w:r>
      <w:r>
        <w:rPr>
          <w:rFonts w:ascii="Arial" w:hAnsi="Arial" w:cs="Arial"/>
        </w:rPr>
        <w:t>, this is not appropriate for the current dataset because not all features are normally distributed. If a feature with a value much larger than the MAD were to be scaled this way, the distance score would be dominated by that feature. Therefore, w</w:t>
      </w:r>
      <w:r>
        <w:rPr>
          <w:rFonts w:ascii="Arial" w:eastAsiaTheme="minorEastAsia" w:hAnsi="Arial" w:cs="Arial"/>
        </w:rPr>
        <w:t xml:space="preserve">e scale with each feature’s range to minimize the influence of different ranges, variations, and distributions </w:t>
      </w:r>
      <w:r>
        <w:rPr>
          <w:rFonts w:ascii="Arial" w:eastAsiaTheme="minorEastAsia" w:hAnsi="Arial" w:cs="Arial"/>
        </w:rPr>
        <w:fldChar w:fldCharType="begin">
          <w:fldData xml:space="preserve">PEVuZE5vdGU+PENpdGU+PEF1dGhvcj5LYXJpbWk8L0F1dGhvcj48WWVhcj4yMDIwPC9ZZWFyPjxS
ZWNOdW0+MjAyPC9SZWNOdW0+PERpc3BsYXlUZXh0PlsyOCwgMj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AD4024">
        <w:rPr>
          <w:rFonts w:ascii="Arial" w:eastAsiaTheme="minorEastAsia" w:hAnsi="Arial" w:cs="Arial"/>
        </w:rPr>
        <w:instrText xml:space="preserve"> ADDIN EN.CITE </w:instrText>
      </w:r>
      <w:r w:rsidR="00AD4024">
        <w:rPr>
          <w:rFonts w:ascii="Arial" w:eastAsiaTheme="minorEastAsia" w:hAnsi="Arial" w:cs="Arial"/>
        </w:rPr>
        <w:fldChar w:fldCharType="begin">
          <w:fldData xml:space="preserve">PEVuZE5vdGU+PENpdGU+PEF1dGhvcj5LYXJpbWk8L0F1dGhvcj48WWVhcj4yMDIwPC9ZZWFyPjxS
ZWNOdW0+MjAyPC9SZWNOdW0+PERpc3BsYXlUZXh0PlsyOCwgMj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AD4024">
        <w:rPr>
          <w:rFonts w:ascii="Arial" w:eastAsiaTheme="minorEastAsia" w:hAnsi="Arial" w:cs="Arial"/>
        </w:rPr>
        <w:instrText xml:space="preserve"> ADDIN EN.CITE.DATA </w:instrText>
      </w:r>
      <w:r w:rsidR="00AD4024">
        <w:rPr>
          <w:rFonts w:ascii="Arial" w:eastAsiaTheme="minorEastAsia" w:hAnsi="Arial" w:cs="Arial"/>
        </w:rPr>
      </w:r>
      <w:r w:rsidR="00AD4024">
        <w:rPr>
          <w:rFonts w:ascii="Arial" w:eastAsiaTheme="minorEastAsia" w:hAnsi="Arial" w:cs="Arial"/>
        </w:rPr>
        <w:fldChar w:fldCharType="end"/>
      </w:r>
      <w:r>
        <w:rPr>
          <w:rFonts w:ascii="Arial" w:eastAsiaTheme="minorEastAsia" w:hAnsi="Arial" w:cs="Arial"/>
        </w:rPr>
        <w:fldChar w:fldCharType="separate"/>
      </w:r>
      <w:r w:rsidR="00AD4024">
        <w:rPr>
          <w:rFonts w:ascii="Arial" w:eastAsiaTheme="minorEastAsia" w:hAnsi="Arial" w:cs="Arial"/>
          <w:noProof/>
        </w:rPr>
        <w:t>[28, 29]</w:t>
      </w:r>
      <w:r>
        <w:rPr>
          <w:rFonts w:ascii="Arial" w:eastAsiaTheme="minorEastAsia" w:hAnsi="Arial" w:cs="Arial"/>
        </w:rPr>
        <w:fldChar w:fldCharType="end"/>
      </w:r>
      <w:r>
        <w:rPr>
          <w:rFonts w:ascii="Arial" w:eastAsiaTheme="minorEastAsia" w:hAnsi="Arial" w:cs="Arial"/>
        </w:rPr>
        <w:t xml:space="preserve">. This is quite robust even for unscaled and unnormalized features with lots of outliers, which is the case in this dataset. Another nice property is that </w:t>
      </w:r>
      <m:oMath>
        <m:r>
          <w:rPr>
            <w:rFonts w:ascii="Cambria Math" w:eastAsiaTheme="minorEastAsia" w:hAnsi="Cambria Math" w:cs="Arial"/>
          </w:rPr>
          <m:t>0 ≤</m:t>
        </m:r>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m:t>
        </m:r>
        <m:r>
          <w:rPr>
            <w:rFonts w:ascii="Cambria Math" w:eastAsiaTheme="minorEastAsia" w:hAnsi="Cambria Math" w:cs="Arial"/>
          </w:rPr>
          <m:t>1</m:t>
        </m:r>
      </m:oMath>
      <w:r>
        <w:rPr>
          <w:rFonts w:ascii="Arial" w:eastAsiaTheme="minorEastAsia" w:hAnsi="Arial" w:cs="Arial"/>
        </w:rPr>
        <w:t xml:space="preserve">. It can also be used alongside categorical variables by replacing </w:t>
      </w:r>
      <m:oMath>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den>
        </m:f>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oMath>
      <w:r>
        <w:rPr>
          <w:rFonts w:ascii="Arial" w:eastAsiaTheme="minorEastAsia" w:hAnsi="Arial" w:cs="Arial"/>
        </w:rPr>
        <w:t xml:space="preserve"> with </w:t>
      </w:r>
      <m:oMath>
        <m:r>
          <m:rPr>
            <m:scr m:val="double-struck"/>
          </m:rPr>
          <w:rPr>
            <w:rFonts w:ascii="Cambria Math" w:hAnsi="Cambria Math" w:cs="Arial"/>
          </w:rPr>
          <m:t>I[</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m:t>
        </m:r>
      </m:oMath>
      <w:r>
        <w:rPr>
          <w:rFonts w:ascii="Arial" w:eastAsiaTheme="minorEastAsia" w:hAnsi="Arial" w:cs="Arial"/>
        </w:rPr>
        <w:t xml:space="preserve">. </w:t>
      </w:r>
    </w:p>
    <w:p w14:paraId="298AC60A" w14:textId="029933EF" w:rsidR="00854A07" w:rsidRDefault="00854A07" w:rsidP="009B7B2D">
      <w:pPr>
        <w:pStyle w:val="Geenafstand"/>
        <w:spacing w:line="360" w:lineRule="auto"/>
        <w:rPr>
          <w:rFonts w:ascii="Arial" w:hAnsi="Arial" w:cs="Arial"/>
          <w:iCs/>
        </w:rPr>
      </w:pPr>
    </w:p>
    <w:p w14:paraId="75D62259" w14:textId="1434F7AC" w:rsidR="00942DB9" w:rsidRPr="00BA5B90" w:rsidRDefault="00942DB9" w:rsidP="009B7B2D">
      <w:pPr>
        <w:pStyle w:val="Geenafstand"/>
        <w:spacing w:line="360" w:lineRule="auto"/>
        <w:rPr>
          <w:rFonts w:ascii="Arial" w:hAnsi="Arial" w:cs="Arial"/>
          <w:iCs/>
        </w:rPr>
      </w:pPr>
      <w:r>
        <w:rPr>
          <w:rFonts w:ascii="Arial" w:hAnsi="Arial" w:cs="Arial"/>
          <w:iCs/>
        </w:rPr>
        <w:t xml:space="preserve">The second objective is the number of different feature values between the two instances, measured with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w:t>
      </w:r>
      <w:r>
        <w:rPr>
          <w:rFonts w:ascii="Arial" w:hAnsi="Arial" w:cs="Arial"/>
          <w:iCs/>
        </w:rPr>
        <w:t>norm.</w:t>
      </w:r>
    </w:p>
    <w:p w14:paraId="4E143242" w14:textId="63413DF4" w:rsidR="00995B44" w:rsidRDefault="00995B44" w:rsidP="00995B44">
      <w:pPr>
        <w:pStyle w:val="Bijschrift"/>
        <w:keepNext/>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95B44" w14:paraId="3308CFAA" w14:textId="77777777" w:rsidTr="00995B44">
        <w:tc>
          <w:tcPr>
            <w:tcW w:w="3005" w:type="dxa"/>
          </w:tcPr>
          <w:p w14:paraId="2A9653F4" w14:textId="77777777" w:rsidR="00995B44" w:rsidRDefault="00995B44" w:rsidP="00995B44"/>
        </w:tc>
        <w:tc>
          <w:tcPr>
            <w:tcW w:w="3005" w:type="dxa"/>
          </w:tcPr>
          <w:p w14:paraId="641F87BD" w14:textId="5C4A890E" w:rsidR="00995B44" w:rsidRDefault="00995B44" w:rsidP="00995B44">
            <m:oMathPara>
              <m:oMath>
                <m:r>
                  <m:rPr>
                    <m:sty m:val="p"/>
                  </m:rPr>
                  <w:rPr>
                    <w:rFonts w:ascii="Cambria Math" w:eastAsiaTheme="minorEastAsia" w:hAnsi="Cambria Math" w:cs="Arial"/>
                  </w:rPr>
                  <m:t>fd(x, x')</m:t>
                </m:r>
                <m:r>
                  <m:rPr>
                    <m:sty m:val="p"/>
                  </m:rPr>
                  <w:rPr>
                    <w:rFonts w:ascii="Cambria Math" w:hAnsi="Cambria Math" w:cs="Arial"/>
                  </w:rPr>
                  <m:t xml:space="preserve">= </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iCs/>
                      </w:rPr>
                    </m:ctrlPr>
                  </m:naryPr>
                  <m:sub>
                    <m:r>
                      <m:rPr>
                        <m:sty m:val="p"/>
                      </m:rPr>
                      <w:rPr>
                        <w:rFonts w:ascii="Cambria Math" w:hAnsi="Cambria Math" w:cs="Arial"/>
                      </w:rPr>
                      <m:t>i=1</m:t>
                    </m:r>
                  </m:sub>
                  <m:sup>
                    <m:r>
                      <m:rPr>
                        <m:sty m:val="p"/>
                      </m:rPr>
                      <w:rPr>
                        <w:rFonts w:ascii="Cambria Math" w:hAnsi="Cambria Math" w:cs="Arial"/>
                      </w:rPr>
                      <m:t>n</m:t>
                    </m:r>
                  </m:sup>
                  <m:e>
                    <m:sSub>
                      <m:sSubPr>
                        <m:ctrlPr>
                          <w:rPr>
                            <w:rFonts w:ascii="Cambria Math" w:hAnsi="Cambria Math" w:cs="Arial"/>
                            <w:iCs/>
                          </w:rPr>
                        </m:ctrlPr>
                      </m:sSubPr>
                      <m:e>
                        <m:r>
                          <m:rPr>
                            <m:scr m:val="double-struck"/>
                            <m:sty m:val="p"/>
                          </m:rPr>
                          <w:rPr>
                            <w:rFonts w:ascii="Cambria Math" w:hAnsi="Cambria Math" w:cs="Arial"/>
                          </w:rPr>
                          <m:t>I</m:t>
                        </m:r>
                      </m:e>
                      <m:sub>
                        <m:d>
                          <m:dPr>
                            <m:begChr m:val="|"/>
                            <m:endChr m:val="|"/>
                            <m:ctrlPr>
                              <w:rPr>
                                <w:rFonts w:ascii="Cambria Math" w:hAnsi="Cambria Math" w:cs="Arial"/>
                                <w:iCs/>
                              </w:rPr>
                            </m:ctrlPr>
                          </m:dPr>
                          <m:e>
                            <m:sSub>
                              <m:sSubPr>
                                <m:ctrlPr>
                                  <w:rPr>
                                    <w:rFonts w:ascii="Cambria Math" w:hAnsi="Cambria Math" w:cs="Arial"/>
                                    <w:iCs/>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 xml:space="preserve"> ≠</m:t>
                            </m:r>
                            <m:sSub>
                              <m:sSubPr>
                                <m:ctrlPr>
                                  <w:rPr>
                                    <w:rFonts w:ascii="Cambria Math" w:hAnsi="Cambria Math" w:cs="Arial"/>
                                    <w:iCs/>
                                  </w:rPr>
                                </m:ctrlPr>
                              </m:sSubPr>
                              <m:e>
                                <m:r>
                                  <m:rPr>
                                    <m:sty m:val="p"/>
                                  </m:rPr>
                                  <w:rPr>
                                    <w:rFonts w:ascii="Cambria Math" w:hAnsi="Cambria Math" w:cs="Arial"/>
                                  </w:rPr>
                                  <m:t xml:space="preserve"> </m:t>
                                </m:r>
                                <m:sSup>
                                  <m:sSupPr>
                                    <m:ctrlPr>
                                      <w:rPr>
                                        <w:rFonts w:ascii="Cambria Math" w:hAnsi="Cambria Math" w:cs="Arial"/>
                                        <w:iCs/>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sub>
                    </m:sSub>
                  </m:e>
                </m:nary>
              </m:oMath>
            </m:oMathPara>
          </w:p>
        </w:tc>
        <w:tc>
          <w:tcPr>
            <w:tcW w:w="3006" w:type="dxa"/>
            <w:vAlign w:val="center"/>
          </w:tcPr>
          <w:p w14:paraId="28A73E2B" w14:textId="26D6B788" w:rsidR="00995B44" w:rsidRDefault="00995B44" w:rsidP="00995B44">
            <w:pPr>
              <w:jc w:val="right"/>
            </w:pPr>
            <w:r>
              <w:t>(</w:t>
            </w:r>
            <w:r w:rsidR="00A2124E">
              <w:fldChar w:fldCharType="begin"/>
            </w:r>
            <w:r w:rsidR="00A2124E">
              <w:instrText xml:space="preserve"> SEQ Equation \* ARABIC </w:instrText>
            </w:r>
            <w:r w:rsidR="00A2124E">
              <w:fldChar w:fldCharType="separate"/>
            </w:r>
            <w:r>
              <w:rPr>
                <w:noProof/>
              </w:rPr>
              <w:t>2</w:t>
            </w:r>
            <w:r w:rsidR="00A2124E">
              <w:rPr>
                <w:noProof/>
              </w:rPr>
              <w:fldChar w:fldCharType="end"/>
            </w:r>
            <w:r>
              <w:t>)</w:t>
            </w:r>
          </w:p>
        </w:tc>
      </w:tr>
    </w:tbl>
    <w:p w14:paraId="5ED5002F" w14:textId="77777777" w:rsidR="00A91940" w:rsidRDefault="00A91940">
      <w:pPr>
        <w:rPr>
          <w:rFonts w:ascii="Arial" w:hAnsi="Arial" w:cs="Arial"/>
          <w:i/>
        </w:rPr>
      </w:pPr>
    </w:p>
    <w:p w14:paraId="48F4919E" w14:textId="20D584B9" w:rsidR="00A91940" w:rsidRDefault="00A91940" w:rsidP="00A91940">
      <w:pPr>
        <w:pStyle w:val="Geenafstand"/>
        <w:spacing w:line="360" w:lineRule="auto"/>
        <w:rPr>
          <w:rFonts w:ascii="Arial" w:hAnsi="Arial" w:cs="Arial"/>
        </w:rPr>
      </w:pPr>
    </w:p>
    <w:p w14:paraId="40B088EE" w14:textId="43BF6B16" w:rsidR="00A91940" w:rsidRDefault="00A91940" w:rsidP="00C13F7D">
      <w:pPr>
        <w:pStyle w:val="Geenafstand"/>
        <w:spacing w:line="360" w:lineRule="auto"/>
        <w:rPr>
          <w:rFonts w:ascii="Arial" w:hAnsi="Arial" w:cs="Arial"/>
        </w:rPr>
      </w:pPr>
      <w:r>
        <w:rPr>
          <w:rFonts w:ascii="Arial" w:hAnsi="Arial" w:cs="Arial"/>
        </w:rPr>
        <w:t xml:space="preserve">Since none of the features of a DNA profile can be changed to reach </w:t>
      </w:r>
      <w:r w:rsidR="0005439C">
        <w:rPr>
          <w:rFonts w:ascii="Arial" w:hAnsi="Arial" w:cs="Arial"/>
        </w:rPr>
        <w:t>an</w:t>
      </w:r>
      <w:r>
        <w:rPr>
          <w:rFonts w:ascii="Arial" w:hAnsi="Arial" w:cs="Arial"/>
        </w:rPr>
        <w:t xml:space="preserve"> alternative prediction, actionability is not a goal of this </w:t>
      </w:r>
      <w:r w:rsidR="0005439C">
        <w:rPr>
          <w:rFonts w:ascii="Arial" w:hAnsi="Arial" w:cs="Arial"/>
        </w:rPr>
        <w:t>method.</w:t>
      </w:r>
      <w:r w:rsidR="00D93D8C">
        <w:rPr>
          <w:rFonts w:ascii="Arial" w:hAnsi="Arial" w:cs="Arial"/>
        </w:rPr>
        <w:t xml:space="preserve"> Similarly, we do not strive to present a set of diverse counterfactuals as diversity is often encouraged for a similar purpose; to provide a user with multiple routes to reach the different outcome </w:t>
      </w:r>
      <w:r w:rsidR="00D93D8C">
        <w:rPr>
          <w:rFonts w:ascii="Arial" w:hAnsi="Arial" w:cs="Arial"/>
        </w:rPr>
        <w:fldChar w:fldCharType="begin">
          <w:fldData xml:space="preserve">PEVuZE5vdGU+PENpdGU+PEF1dGhvcj5XYWNodGVyPC9BdXRob3I+PFllYXI+MjAxODwvWWVhcj48
UmVjTnVtPjExMTwvUmVjTnVtPjxEaXNwbGF5VGV4dD5bMjYsIDMyLCAz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AD4024">
        <w:rPr>
          <w:rFonts w:ascii="Arial" w:hAnsi="Arial" w:cs="Arial"/>
        </w:rPr>
        <w:instrText xml:space="preserve"> ADDIN EN.CITE </w:instrText>
      </w:r>
      <w:r w:rsidR="00AD4024">
        <w:rPr>
          <w:rFonts w:ascii="Arial" w:hAnsi="Arial" w:cs="Arial"/>
        </w:rPr>
        <w:fldChar w:fldCharType="begin">
          <w:fldData xml:space="preserve">PEVuZE5vdGU+PENpdGU+PEF1dGhvcj5XYWNodGVyPC9BdXRob3I+PFllYXI+MjAxODwvWWVhcj48
UmVjTnVtPjExMTwvUmVjTnVtPjxEaXNwbGF5VGV4dD5bMjYsIDMyLCAz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AD4024">
        <w:rPr>
          <w:rFonts w:ascii="Arial" w:hAnsi="Arial" w:cs="Arial"/>
        </w:rPr>
        <w:instrText xml:space="preserve"> ADDIN EN.CITE.DATA </w:instrText>
      </w:r>
      <w:r w:rsidR="00AD4024">
        <w:rPr>
          <w:rFonts w:ascii="Arial" w:hAnsi="Arial" w:cs="Arial"/>
        </w:rPr>
      </w:r>
      <w:r w:rsidR="00AD4024">
        <w:rPr>
          <w:rFonts w:ascii="Arial" w:hAnsi="Arial" w:cs="Arial"/>
        </w:rPr>
        <w:fldChar w:fldCharType="end"/>
      </w:r>
      <w:r w:rsidR="00D93D8C">
        <w:rPr>
          <w:rFonts w:ascii="Arial" w:hAnsi="Arial" w:cs="Arial"/>
        </w:rPr>
        <w:fldChar w:fldCharType="separate"/>
      </w:r>
      <w:r w:rsidR="00AD4024">
        <w:rPr>
          <w:rFonts w:ascii="Arial" w:hAnsi="Arial" w:cs="Arial"/>
          <w:noProof/>
        </w:rPr>
        <w:t>[26, 32, 38]</w:t>
      </w:r>
      <w:r w:rsidR="00D93D8C">
        <w:rPr>
          <w:rFonts w:ascii="Arial" w:hAnsi="Arial" w:cs="Arial"/>
        </w:rPr>
        <w:fldChar w:fldCharType="end"/>
      </w:r>
      <w:r w:rsidR="00D93D8C">
        <w:rPr>
          <w:rFonts w:ascii="Arial" w:hAnsi="Arial" w:cs="Arial"/>
        </w:rPr>
        <w:t xml:space="preserve">. </w:t>
      </w:r>
      <w:r w:rsidR="00C13F7D">
        <w:rPr>
          <w:rFonts w:ascii="Arial" w:hAnsi="Arial" w:cs="Arial"/>
        </w:rPr>
        <w:t xml:space="preserve">Moreover, presenting multiple, possible contradicting examples does not seem like user friendly introduction to </w:t>
      </w:r>
      <w:r w:rsidR="002C50CB">
        <w:rPr>
          <w:rFonts w:ascii="Arial" w:hAnsi="Arial" w:cs="Arial"/>
        </w:rPr>
        <w:t>counterfactual</w:t>
      </w:r>
      <w:r w:rsidR="00C13F7D">
        <w:rPr>
          <w:rFonts w:ascii="Arial" w:hAnsi="Arial" w:cs="Arial"/>
        </w:rPr>
        <w:t xml:space="preserve"> explanations.</w:t>
      </w:r>
      <w:r>
        <w:rPr>
          <w:rFonts w:ascii="Arial" w:hAnsi="Arial" w:cs="Arial"/>
        </w:rPr>
        <w:t xml:space="preserve"> </w:t>
      </w:r>
    </w:p>
    <w:p w14:paraId="1DC00179" w14:textId="3A3643D0" w:rsidR="001E117F" w:rsidRDefault="001E117F">
      <w:pPr>
        <w:rPr>
          <w:rFonts w:ascii="Arial" w:hAnsi="Arial" w:cs="Arial"/>
          <w:i/>
        </w:rPr>
      </w:pPr>
      <w:r>
        <w:rPr>
          <w:rFonts w:ascii="Arial" w:hAnsi="Arial" w:cs="Arial"/>
          <w:i/>
        </w:rPr>
        <w:br w:type="page"/>
      </w:r>
    </w:p>
    <w:p w14:paraId="7487EF8E" w14:textId="77777777" w:rsidR="0053299E" w:rsidRDefault="0053299E" w:rsidP="0053299E">
      <w:pPr>
        <w:pStyle w:val="Geenafstand"/>
        <w:spacing w:line="360" w:lineRule="auto"/>
        <w:rPr>
          <w:rFonts w:ascii="Arial" w:hAnsi="Arial" w:cs="Arial"/>
          <w:i/>
        </w:rPr>
      </w:pPr>
    </w:p>
    <w:p w14:paraId="4CA95B4D" w14:textId="6E3DD50E" w:rsidR="0053299E" w:rsidRPr="001E117F" w:rsidRDefault="0053299E" w:rsidP="006F3AFA">
      <w:pPr>
        <w:pStyle w:val="Geenafstand"/>
        <w:numPr>
          <w:ilvl w:val="1"/>
          <w:numId w:val="8"/>
        </w:numPr>
        <w:spacing w:line="360" w:lineRule="auto"/>
        <w:rPr>
          <w:rFonts w:ascii="Arial" w:hAnsi="Arial" w:cs="Arial"/>
          <w:i/>
        </w:rPr>
      </w:pPr>
      <w:r w:rsidRPr="001E117F">
        <w:rPr>
          <w:rFonts w:ascii="Arial" w:hAnsi="Arial" w:cs="Arial"/>
          <w:i/>
        </w:rPr>
        <w:t xml:space="preserve">Realistic Counterfactuals </w:t>
      </w:r>
      <w:r w:rsidRPr="00C85726">
        <w:rPr>
          <w:rFonts w:ascii="Arial" w:hAnsi="Arial" w:cs="Arial"/>
          <w:i/>
        </w:rPr>
        <w:t>(ReCo)</w:t>
      </w:r>
    </w:p>
    <w:p w14:paraId="6E48881B" w14:textId="1ABADBA6" w:rsidR="00BA5B90" w:rsidRPr="009F634C" w:rsidRDefault="00492E43" w:rsidP="00EF37BA">
      <w:pPr>
        <w:pStyle w:val="Geenafstand"/>
        <w:spacing w:line="360" w:lineRule="auto"/>
        <w:ind w:firstLine="360"/>
        <w:rPr>
          <w:rFonts w:ascii="Arial" w:eastAsiaTheme="minorEastAsia" w:hAnsi="Arial" w:cs="Arial"/>
        </w:rPr>
      </w:pPr>
      <w:r>
        <w:rPr>
          <w:rFonts w:ascii="Arial" w:hAnsi="Arial" w:cs="Arial"/>
        </w:rPr>
        <w:t>F</w:t>
      </w:r>
      <w:r w:rsidR="00854A07">
        <w:rPr>
          <w:rFonts w:ascii="Arial" w:hAnsi="Arial" w:cs="Arial"/>
        </w:rPr>
        <w:t xml:space="preserve">rom the original profile </w:t>
      </w:r>
      <m:oMath>
        <m:r>
          <w:rPr>
            <w:rFonts w:ascii="Cambria Math" w:hAnsi="Cambria Math" w:cs="Arial"/>
          </w:rPr>
          <m:t>x</m:t>
        </m:r>
      </m:oMath>
      <w:r w:rsidR="009F634C">
        <w:rPr>
          <w:rFonts w:ascii="Arial" w:hAnsi="Arial" w:cs="Arial"/>
        </w:rPr>
        <w:t xml:space="preserve"> </w:t>
      </w:r>
      <w:r w:rsidR="00854A07">
        <w:rPr>
          <w:rFonts w:ascii="Arial" w:hAnsi="Arial" w:cs="Arial"/>
        </w:rPr>
        <w:t>and its predicti</w:t>
      </w:r>
      <w:r w:rsidR="00EF3A50">
        <w:rPr>
          <w:rFonts w:ascii="Arial" w:hAnsi="Arial" w:cs="Arial"/>
        </w:rPr>
        <w:t>on</w:t>
      </w:r>
      <w:r w:rsidR="009F634C">
        <w:rPr>
          <w:rFonts w:ascii="Arial" w:hAnsi="Arial" w:cs="Arial"/>
        </w:rPr>
        <w:t xml:space="preserve"> </w:t>
      </w:r>
      <m:oMath>
        <m:r>
          <w:rPr>
            <w:rFonts w:ascii="Cambria Math" w:hAnsi="Cambria Math" w:cs="Arial"/>
          </w:rPr>
          <m:t>f(x)= y</m:t>
        </m:r>
      </m:oMath>
      <w:r>
        <w:rPr>
          <w:rFonts w:ascii="Arial" w:eastAsiaTheme="minorEastAsia" w:hAnsi="Arial" w:cs="Arial"/>
        </w:rPr>
        <w:t>, t</w:t>
      </w:r>
      <w:r w:rsidR="009F634C">
        <w:rPr>
          <w:rFonts w:ascii="Arial" w:eastAsiaTheme="minorEastAsia" w:hAnsi="Arial" w:cs="Arial"/>
        </w:rPr>
        <w:t xml:space="preserve">he user can define a target prediction </w:t>
      </w:r>
      <m:oMath>
        <m:r>
          <w:rPr>
            <w:rFonts w:ascii="Cambria Math" w:hAnsi="Cambria Math" w:cs="Arial"/>
          </w:rPr>
          <m:t>y'</m:t>
        </m:r>
        <m:r>
          <w:rPr>
            <w:rFonts w:ascii="Cambria Math" w:eastAsiaTheme="minorEastAsia" w:hAnsi="Cambria Math" w:cs="Arial"/>
          </w:rPr>
          <m:t>≠y</m:t>
        </m:r>
      </m:oMath>
      <w:r w:rsidR="009F634C">
        <w:rPr>
          <w:rFonts w:ascii="Arial" w:hAnsi="Arial" w:cs="Arial"/>
        </w:rPr>
        <w:t xml:space="preserve">. ReCo then finds all instances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oMath>
      <w:r w:rsidR="009F634C">
        <w:rPr>
          <w:rFonts w:ascii="Arial" w:eastAsiaTheme="minorEastAsia" w:hAnsi="Arial" w:cs="Arial"/>
        </w:rPr>
        <w:t xml:space="preserve"> </w:t>
      </w:r>
      <w:r w:rsidR="0053299E">
        <w:rPr>
          <w:rFonts w:ascii="Arial" w:eastAsiaTheme="minorEastAsia" w:hAnsi="Arial" w:cs="Arial"/>
        </w:rPr>
        <w:t xml:space="preserve">from the training data </w:t>
      </w:r>
      <w:r w:rsidR="009F634C">
        <w:rPr>
          <w:rFonts w:ascii="Arial" w:eastAsiaTheme="minorEastAsia" w:hAnsi="Arial" w:cs="Arial"/>
        </w:rPr>
        <w:t xml:space="preserve">with the target prediction </w:t>
      </w:r>
      <m:oMath>
        <m:r>
          <w:rPr>
            <w:rFonts w:ascii="Cambria Math" w:hAnsi="Cambria Math" w:cs="Arial"/>
          </w:rPr>
          <m:t>y'</m:t>
        </m:r>
      </m:oMath>
      <w:r w:rsidR="009F634C">
        <w:rPr>
          <w:rFonts w:ascii="Arial" w:eastAsiaTheme="minorEastAsia" w:hAnsi="Arial" w:cs="Arial"/>
        </w:rPr>
        <w:t>. Th</w:t>
      </w:r>
      <w:r w:rsidR="006F3AFA">
        <w:rPr>
          <w:rFonts w:ascii="Arial" w:eastAsiaTheme="minorEastAsia" w:hAnsi="Arial" w:cs="Arial"/>
        </w:rPr>
        <w:t>is prediction</w:t>
      </w:r>
      <w:r w:rsidR="009F634C">
        <w:rPr>
          <w:rFonts w:ascii="Arial" w:eastAsiaTheme="minorEastAsia" w:hAnsi="Arial" w:cs="Arial"/>
        </w:rPr>
        <w:t xml:space="preserve"> must match with their ground truth NOC</w:t>
      </w:r>
      <w:r w:rsidR="002C2F09">
        <w:rPr>
          <w:rFonts w:ascii="Arial" w:eastAsiaTheme="minorEastAsia" w:hAnsi="Arial" w:cs="Arial"/>
        </w:rPr>
        <w:t xml:space="preserve"> so that no wrong predictions are presented as examples</w:t>
      </w:r>
      <w:r w:rsidR="009F634C">
        <w:rPr>
          <w:rFonts w:ascii="Arial" w:eastAsiaTheme="minorEastAsia" w:hAnsi="Arial" w:cs="Arial"/>
        </w:rPr>
        <w:t xml:space="preserve">. </w:t>
      </w:r>
      <w:r w:rsidR="009F634C">
        <w:rPr>
          <w:rFonts w:ascii="Arial" w:hAnsi="Arial" w:cs="Arial"/>
        </w:rPr>
        <w:t>These candidates are scored by a weighted sum of two objectives; the distance score as defined in Equation 1, and the number of different features as defined in Equation 2. We select the instance</w:t>
      </w:r>
      <w:r w:rsidR="009F634C">
        <w:rPr>
          <w:rFonts w:ascii="Arial" w:eastAsiaTheme="minorEastAsia" w:hAnsi="Arial" w:cs="Arial"/>
        </w:rPr>
        <w:t xml:space="preserve"> </w:t>
      </w:r>
      <m:oMath>
        <m:r>
          <w:rPr>
            <w:rFonts w:ascii="Cambria Math" w:eastAsiaTheme="minorEastAsia" w:hAnsi="Cambria Math" w:cs="Arial"/>
          </w:rPr>
          <m:t>x’</m:t>
        </m:r>
      </m:oMath>
      <w:r w:rsidR="009F634C">
        <w:rPr>
          <w:rFonts w:ascii="Arial" w:eastAsiaTheme="minorEastAsia" w:hAnsi="Arial" w:cs="Arial"/>
        </w:rPr>
        <w:t xml:space="preserve"> with the minimum score to be the counterfactual instance:</w:t>
      </w:r>
    </w:p>
    <w:p w14:paraId="797EBADA" w14:textId="77777777" w:rsidR="00995B44" w:rsidRDefault="00995B44" w:rsidP="00854A07">
      <w:pPr>
        <w:pStyle w:val="Geenafstand"/>
        <w:spacing w:line="360" w:lineRule="auto"/>
        <w:rPr>
          <w:rFonts w:ascii="Arial" w:hAnsi="Arial" w:cs="Arial"/>
        </w:rPr>
      </w:pPr>
    </w:p>
    <w:p w14:paraId="1E1CC1B4" w14:textId="265CA25C" w:rsidR="00BA5B90" w:rsidRPr="009F634C" w:rsidRDefault="009F634C" w:rsidP="00854A07">
      <w:pPr>
        <w:pStyle w:val="Geenafstand"/>
        <w:spacing w:line="360" w:lineRule="auto"/>
        <w:rPr>
          <w:rFonts w:ascii="Arial" w:hAnsi="Arial" w:cs="Arial"/>
          <w:i/>
        </w:rPr>
      </w:pPr>
      <m:oMathPara>
        <m:oMath>
          <m:r>
            <w:rPr>
              <w:rFonts w:ascii="Cambria Math" w:hAnsi="Cambria Math" w:cs="Arial"/>
            </w:rPr>
            <m:t>x' =min(</m:t>
          </m:r>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r>
            <w:rPr>
              <w:rFonts w:ascii="Cambria Math" w:hAnsi="Cambria Math" w:cs="Arial"/>
            </w:rPr>
            <m:t xml:space="preserve"> * d(x,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hAnsi="Cambria Math" w:cs="Arial"/>
            </w:rPr>
            <m:t xml:space="preserve">) + </m:t>
          </m:r>
          <m:sSub>
            <m:sSubPr>
              <m:ctrlPr>
                <w:rPr>
                  <w:rFonts w:ascii="Cambria Math" w:hAnsi="Cambria Math" w:cs="Arial"/>
                  <w:i/>
                </w:rPr>
              </m:ctrlPr>
            </m:sSubPr>
            <m:e>
              <m:r>
                <w:rPr>
                  <w:rFonts w:ascii="Cambria Math" w:hAnsi="Cambria Math" w:cs="Arial"/>
                </w:rPr>
                <m:t>ω</m:t>
              </m:r>
            </m:e>
            <m:sub>
              <m:r>
                <w:rPr>
                  <w:rFonts w:ascii="Cambria Math" w:hAnsi="Cambria Math" w:cs="Arial"/>
                </w:rPr>
                <m:t>1</m:t>
              </m:r>
            </m:sub>
          </m:sSub>
          <m:r>
            <w:rPr>
              <w:rFonts w:ascii="Cambria Math" w:hAnsi="Cambria Math" w:cs="Arial"/>
            </w:rPr>
            <m:t xml:space="preserve"> * </m:t>
          </m:r>
          <m:r>
            <m:rPr>
              <m:sty m:val="p"/>
            </m:rPr>
            <w:rPr>
              <w:rFonts w:ascii="Cambria Math" w:hAnsi="Cambria Math" w:cs="Arial"/>
            </w:rPr>
            <m:t>f</m:t>
          </m:r>
          <m:r>
            <w:rPr>
              <w:rFonts w:ascii="Cambria Math" w:hAnsi="Cambria Math" w:cs="Arial"/>
            </w:rPr>
            <m:t>d</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 x</m:t>
              </m:r>
            </m:e>
            <m:sup>
              <m:r>
                <w:rPr>
                  <w:rFonts w:ascii="Cambria Math" w:eastAsiaTheme="minorEastAsia" w:hAnsi="Cambria Math" w:cs="Arial"/>
                </w:rPr>
                <m:t>*</m:t>
              </m:r>
            </m:sup>
          </m:sSup>
          <m:r>
            <w:rPr>
              <w:rFonts w:ascii="Cambria Math" w:eastAsiaTheme="minorEastAsia" w:hAnsi="Cambria Math" w:cs="Arial"/>
            </w:rPr>
            <m:t>))</m:t>
          </m:r>
        </m:oMath>
      </m:oMathPara>
    </w:p>
    <w:p w14:paraId="271E9B37" w14:textId="34325658" w:rsidR="00F716B1" w:rsidRDefault="00F716B1" w:rsidP="00325BEA">
      <w:pPr>
        <w:pStyle w:val="Geenafstand"/>
        <w:spacing w:line="360" w:lineRule="auto"/>
        <w:rPr>
          <w:rFonts w:ascii="Arial" w:hAnsi="Arial" w:cs="Arial"/>
          <w:iCs/>
        </w:rPr>
      </w:pPr>
    </w:p>
    <w:p w14:paraId="52BD01BA" w14:textId="080F6C35" w:rsidR="0053299E" w:rsidRDefault="0053299E" w:rsidP="0053299E">
      <w:pPr>
        <w:pStyle w:val="Geenafstand"/>
        <w:spacing w:line="360" w:lineRule="auto"/>
        <w:rPr>
          <w:rFonts w:ascii="Arial" w:hAnsi="Arial" w:cs="Arial"/>
        </w:rPr>
      </w:pPr>
      <w:r>
        <w:rPr>
          <w:rFonts w:ascii="Arial" w:hAnsi="Arial" w:cs="Arial"/>
        </w:rPr>
        <w:t xml:space="preserve">The counterfactual instance </w:t>
      </w:r>
      <m:oMath>
        <m:r>
          <w:rPr>
            <w:rFonts w:ascii="Cambria Math" w:hAnsi="Cambria Math" w:cs="Arial"/>
          </w:rPr>
          <m:t>x'</m:t>
        </m:r>
      </m:oMath>
      <w:r>
        <w:rPr>
          <w:rFonts w:ascii="Arial" w:eastAsiaTheme="minorEastAsia" w:hAnsi="Arial" w:cs="Arial"/>
        </w:rPr>
        <w:t xml:space="preserve"> is a data point from the training data. It is therefore</w:t>
      </w:r>
      <w:r>
        <w:rPr>
          <w:rFonts w:ascii="Arial" w:hAnsi="Arial" w:cs="Arial"/>
        </w:rPr>
        <w:t xml:space="preserve"> </w:t>
      </w:r>
      <w:r w:rsidR="006F3AFA">
        <w:rPr>
          <w:rFonts w:ascii="Arial" w:hAnsi="Arial" w:cs="Arial"/>
        </w:rPr>
        <w:t>a</w:t>
      </w:r>
      <w:r>
        <w:rPr>
          <w:rFonts w:ascii="Arial" w:hAnsi="Arial" w:cs="Arial"/>
        </w:rPr>
        <w:t xml:space="preserve"> realistic data point to present. The biggest issues with such examples are:</w:t>
      </w:r>
    </w:p>
    <w:p w14:paraId="37F82087" w14:textId="72419E5B" w:rsidR="0053299E" w:rsidRDefault="0053299E" w:rsidP="0053299E">
      <w:pPr>
        <w:pStyle w:val="Geenafstand"/>
        <w:numPr>
          <w:ilvl w:val="0"/>
          <w:numId w:val="31"/>
        </w:numPr>
        <w:spacing w:line="360" w:lineRule="auto"/>
        <w:rPr>
          <w:rFonts w:ascii="Arial" w:hAnsi="Arial" w:cs="Arial"/>
        </w:rPr>
      </w:pPr>
      <w:r>
        <w:rPr>
          <w:rFonts w:ascii="Arial" w:hAnsi="Arial" w:cs="Arial"/>
        </w:rPr>
        <w:t>Lack of sparsity: the training instance has many different feature values as compared to the profile we want to explain.</w:t>
      </w:r>
    </w:p>
    <w:p w14:paraId="0A238A64" w14:textId="59644FA3" w:rsidR="00584949" w:rsidRPr="00D252FC" w:rsidRDefault="0053299E" w:rsidP="0053299E">
      <w:pPr>
        <w:pStyle w:val="Geenafstand"/>
        <w:numPr>
          <w:ilvl w:val="0"/>
          <w:numId w:val="31"/>
        </w:numPr>
        <w:spacing w:line="360" w:lineRule="auto"/>
        <w:rPr>
          <w:rFonts w:ascii="Arial" w:hAnsi="Arial" w:cs="Arial"/>
        </w:rPr>
      </w:pPr>
      <w:r>
        <w:rPr>
          <w:rFonts w:ascii="Arial" w:hAnsi="Arial" w:cs="Arial"/>
        </w:rPr>
        <w:t>Lack of relevance: not all of these differences are informative to arrive at the target prediction.</w:t>
      </w:r>
    </w:p>
    <w:p w14:paraId="4E349D2E" w14:textId="64C6116B" w:rsidR="008D76C9" w:rsidRDefault="0053299E" w:rsidP="00325BEA">
      <w:pPr>
        <w:pStyle w:val="Geenafstand"/>
        <w:spacing w:line="360" w:lineRule="auto"/>
        <w:rPr>
          <w:rFonts w:ascii="Arial" w:hAnsi="Arial" w:cs="Arial"/>
        </w:rPr>
      </w:pPr>
      <w:r>
        <w:rPr>
          <w:rFonts w:ascii="Arial" w:hAnsi="Arial" w:cs="Arial"/>
        </w:rPr>
        <w:t>ReCo tackles both of these issues by applying a filter to the found counterfactual instance</w:t>
      </w:r>
      <w:r w:rsidR="00584949">
        <w:rPr>
          <w:rFonts w:ascii="Arial" w:hAnsi="Arial" w:cs="Arial"/>
        </w:rPr>
        <w:t>, selecting only the most relevant feature value changes.</w:t>
      </w:r>
      <w:r w:rsidR="00E35B5B">
        <w:rPr>
          <w:rFonts w:ascii="Arial" w:hAnsi="Arial" w:cs="Arial"/>
        </w:rPr>
        <w:t xml:space="preserve"> Table 1 shows a practical example.</w:t>
      </w:r>
    </w:p>
    <w:p w14:paraId="1D972A9D" w14:textId="77777777" w:rsidR="00D252FC" w:rsidRPr="00D252FC" w:rsidRDefault="00D252FC" w:rsidP="00325BEA">
      <w:pPr>
        <w:pStyle w:val="Geenafstand"/>
        <w:spacing w:line="360" w:lineRule="auto"/>
        <w:rPr>
          <w:rFonts w:ascii="Arial" w:hAnsi="Arial" w:cs="Arial"/>
        </w:rPr>
      </w:pPr>
    </w:p>
    <w:p w14:paraId="13618F3C" w14:textId="2A752C94" w:rsidR="00542D83" w:rsidRDefault="00542D83" w:rsidP="00542D83">
      <w:pPr>
        <w:pStyle w:val="Geenafstand"/>
        <w:numPr>
          <w:ilvl w:val="0"/>
          <w:numId w:val="38"/>
        </w:numPr>
        <w:spacing w:line="360" w:lineRule="auto"/>
        <w:rPr>
          <w:rFonts w:ascii="Arial" w:eastAsiaTheme="minorEastAsia" w:hAnsi="Arial" w:cs="Arial"/>
          <w:lang w:val="en-US"/>
        </w:rPr>
      </w:pPr>
      <w:r>
        <w:rPr>
          <w:rFonts w:ascii="Arial" w:eastAsiaTheme="minorEastAsia" w:hAnsi="Arial" w:cs="Arial"/>
          <w:lang w:val="en-US"/>
        </w:rPr>
        <w:t>Start with the set of features that have different values between the original- and the counterfactual instance</w:t>
      </w:r>
      <w:r w:rsidR="002E7698">
        <w:rPr>
          <w:rFonts w:ascii="Arial" w:eastAsiaTheme="minorEastAsia" w:hAnsi="Arial" w:cs="Arial"/>
          <w:lang w:val="en-US"/>
        </w:rPr>
        <w:t>.</w:t>
      </w:r>
    </w:p>
    <w:p w14:paraId="6C3BEB1A" w14:textId="77777777" w:rsidR="004044A0" w:rsidRDefault="004044A0" w:rsidP="004044A0">
      <w:pPr>
        <w:pStyle w:val="Geenafstand"/>
        <w:spacing w:line="360" w:lineRule="auto"/>
        <w:ind w:left="720"/>
        <w:rPr>
          <w:rFonts w:ascii="Arial" w:eastAsiaTheme="minorEastAsia" w:hAnsi="Arial" w:cs="Arial"/>
          <w:lang w:val="en-US"/>
        </w:rPr>
      </w:pPr>
    </w:p>
    <w:p w14:paraId="6689A98B" w14:textId="7A578581" w:rsidR="009B644D" w:rsidRPr="004044A0" w:rsidRDefault="007C7C9D" w:rsidP="009B644D">
      <w:pPr>
        <w:pStyle w:val="Geenafstand"/>
        <w:spacing w:line="360" w:lineRule="auto"/>
        <w:rPr>
          <w:rFonts w:ascii="Arial" w:eastAsiaTheme="minorEastAsia" w:hAnsi="Arial" w:cs="Arial"/>
          <w:i/>
        </w:rPr>
      </w:pPr>
      <m:oMathPara>
        <m:oMath>
          <m:r>
            <m:rPr>
              <m:sty m:val="p"/>
            </m:rPr>
            <w:rPr>
              <w:rFonts w:ascii="Cambria Math" w:eastAsiaTheme="minorEastAsia" w:hAnsi="Cambria Math" w:cs="Arial"/>
            </w:rPr>
            <m:t>diff</m:t>
          </m:r>
          <m:r>
            <w:rPr>
              <w:rFonts w:ascii="Cambria Math" w:eastAsiaTheme="minorEastAsia" w:hAnsi="Cambria Math" w:cs="Arial"/>
            </w:rPr>
            <m:t xml:space="preserve"> = </m:t>
          </m:r>
          <m:d>
            <m:dPr>
              <m:begChr m:val="{"/>
              <m:endChr m:val="}"/>
              <m:ctrlPr>
                <w:rPr>
                  <w:rFonts w:ascii="Cambria Math" w:eastAsiaTheme="minorEastAsia" w:hAnsi="Cambria Math" w:cs="Arial"/>
                  <w:i/>
                </w:rPr>
              </m:ctrlPr>
            </m:dPr>
            <m:e>
              <m:r>
                <w:rPr>
                  <w:rFonts w:ascii="Cambria Math" w:eastAsiaTheme="minorEastAsia" w:hAnsi="Cambria Math" w:cs="Arial"/>
                </w:rPr>
                <m:t xml:space="preserve"> ∀i</m:t>
              </m:r>
              <m:r>
                <m:rPr>
                  <m:scr m:val="double-struck"/>
                </m:rPr>
                <w:rPr>
                  <w:rFonts w:ascii="Cambria Math" w:eastAsiaTheme="minorEastAsia" w:hAnsi="Cambria Math" w:cs="Arial"/>
                </w:rPr>
                <m:t>∈N∧</m:t>
              </m:r>
              <m:r>
                <w:rPr>
                  <w:rFonts w:ascii="Cambria Math" w:eastAsiaTheme="minorEastAsia" w:hAnsi="Cambria Math" w:cs="Arial"/>
                </w:rPr>
                <m:t xml:space="preserve">i≤n |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m:t>
              </m:r>
            </m:e>
          </m:d>
        </m:oMath>
      </m:oMathPara>
    </w:p>
    <w:p w14:paraId="0AA9AFF6" w14:textId="77777777" w:rsidR="004044A0" w:rsidRPr="002E7698" w:rsidRDefault="004044A0" w:rsidP="009B644D">
      <w:pPr>
        <w:pStyle w:val="Geenafstand"/>
        <w:spacing w:line="360" w:lineRule="auto"/>
        <w:rPr>
          <w:rFonts w:ascii="Arial" w:eastAsiaTheme="minorEastAsia" w:hAnsi="Arial" w:cs="Arial"/>
          <w:i/>
          <w:lang w:val="en-US"/>
        </w:rPr>
      </w:pPr>
    </w:p>
    <w:p w14:paraId="51A468B1" w14:textId="7677BBAB" w:rsidR="00542D83" w:rsidRDefault="00542D83" w:rsidP="00542D83">
      <w:pPr>
        <w:pStyle w:val="Geenafstand"/>
        <w:numPr>
          <w:ilvl w:val="0"/>
          <w:numId w:val="38"/>
        </w:numPr>
        <w:spacing w:line="360" w:lineRule="auto"/>
        <w:rPr>
          <w:rFonts w:ascii="Arial" w:eastAsiaTheme="minorEastAsia" w:hAnsi="Arial" w:cs="Arial"/>
          <w:lang w:val="en-US"/>
        </w:rPr>
      </w:pPr>
      <w:r>
        <w:rPr>
          <w:rFonts w:ascii="Arial" w:eastAsiaTheme="minorEastAsia" w:hAnsi="Arial" w:cs="Arial"/>
          <w:lang w:val="en-US"/>
        </w:rPr>
        <w:t xml:space="preserve">Compute the SHAP values for each of the features, for both the original- and the counterfactual instance. </w:t>
      </w:r>
      <w:r w:rsidR="009B644D">
        <w:rPr>
          <w:rFonts w:ascii="Arial" w:eastAsiaTheme="minorEastAsia" w:hAnsi="Arial" w:cs="Arial"/>
          <w:lang w:val="en-US"/>
        </w:rPr>
        <w:t xml:space="preserve">Then subtract the SHAP values of the original </w:t>
      </w:r>
      <w:r w:rsidR="0053299E">
        <w:rPr>
          <w:rFonts w:ascii="Arial" w:eastAsiaTheme="minorEastAsia" w:hAnsi="Arial" w:cs="Arial"/>
          <w:lang w:val="en-US"/>
        </w:rPr>
        <w:t>instance</w:t>
      </w:r>
      <w:r w:rsidR="009B644D">
        <w:rPr>
          <w:rFonts w:ascii="Arial" w:eastAsiaTheme="minorEastAsia" w:hAnsi="Arial" w:cs="Arial"/>
          <w:lang w:val="en-US"/>
        </w:rPr>
        <w:t xml:space="preserve"> from the SHAP values of the counterfactual </w:t>
      </w:r>
      <w:r w:rsidR="0053299E">
        <w:rPr>
          <w:rFonts w:ascii="Arial" w:eastAsiaTheme="minorEastAsia" w:hAnsi="Arial" w:cs="Arial"/>
          <w:lang w:val="en-US"/>
        </w:rPr>
        <w:t>instance</w:t>
      </w:r>
      <w:r w:rsidR="009B644D">
        <w:rPr>
          <w:rFonts w:ascii="Arial" w:eastAsiaTheme="minorEastAsia" w:hAnsi="Arial" w:cs="Arial"/>
          <w:lang w:val="en-US"/>
        </w:rPr>
        <w:t xml:space="preserve">. </w:t>
      </w:r>
      <w:r w:rsidR="00584949" w:rsidRPr="00586861">
        <w:rPr>
          <w:rFonts w:ascii="Arial" w:eastAsiaTheme="minorEastAsia" w:hAnsi="Arial" w:cs="Arial"/>
          <w:lang w:val="en-US"/>
        </w:rPr>
        <w:t xml:space="preserve">This set is sorted by the magnitude of each value. </w:t>
      </w:r>
      <w:r w:rsidR="002E7698">
        <w:rPr>
          <w:rFonts w:ascii="Arial" w:eastAsiaTheme="minorEastAsia" w:hAnsi="Arial" w:cs="Arial"/>
          <w:lang w:val="en-US"/>
        </w:rPr>
        <w:t xml:space="preserve">This gives us an impression of </w:t>
      </w:r>
      <w:r w:rsidR="0053299E">
        <w:rPr>
          <w:rFonts w:ascii="Arial" w:eastAsiaTheme="minorEastAsia" w:hAnsi="Arial" w:cs="Arial"/>
          <w:lang w:val="en-US"/>
        </w:rPr>
        <w:t>which</w:t>
      </w:r>
      <w:r w:rsidR="002E7698">
        <w:rPr>
          <w:rFonts w:ascii="Arial" w:eastAsiaTheme="minorEastAsia" w:hAnsi="Arial" w:cs="Arial"/>
          <w:lang w:val="en-US"/>
        </w:rPr>
        <w:t xml:space="preserve"> changes in feature values from the original- to the counterfactual instance </w:t>
      </w:r>
      <w:r w:rsidR="00584949">
        <w:rPr>
          <w:rFonts w:ascii="Arial" w:eastAsiaTheme="minorEastAsia" w:hAnsi="Arial" w:cs="Arial"/>
          <w:lang w:val="en-US"/>
        </w:rPr>
        <w:t>have impacted</w:t>
      </w:r>
      <w:r w:rsidR="002E7698">
        <w:rPr>
          <w:rFonts w:ascii="Arial" w:eastAsiaTheme="minorEastAsia" w:hAnsi="Arial" w:cs="Arial"/>
          <w:lang w:val="en-US"/>
        </w:rPr>
        <w:t xml:space="preserve"> the change in prediction</w:t>
      </w:r>
      <w:r w:rsidR="00584949">
        <w:rPr>
          <w:rFonts w:ascii="Arial" w:eastAsiaTheme="minorEastAsia" w:hAnsi="Arial" w:cs="Arial"/>
          <w:lang w:val="en-US"/>
        </w:rPr>
        <w:t xml:space="preserve"> the most</w:t>
      </w:r>
      <w:r w:rsidR="002E7698">
        <w:rPr>
          <w:rFonts w:ascii="Arial" w:eastAsiaTheme="minorEastAsia" w:hAnsi="Arial" w:cs="Arial"/>
          <w:lang w:val="en-US"/>
        </w:rPr>
        <w:t xml:space="preserve">. </w:t>
      </w:r>
      <w:r w:rsidR="00584949" w:rsidRPr="00586861">
        <w:rPr>
          <w:rFonts w:ascii="Arial" w:eastAsiaTheme="minorEastAsia" w:hAnsi="Arial" w:cs="Arial"/>
          <w:lang w:val="en-US"/>
        </w:rPr>
        <w:t>The biggest positive- or negative SHAP changes have likely made the most impact on the change in prediction.</w:t>
      </w:r>
    </w:p>
    <w:p w14:paraId="6A679637" w14:textId="77777777" w:rsidR="004044A0" w:rsidRDefault="004044A0" w:rsidP="004044A0">
      <w:pPr>
        <w:pStyle w:val="Geenafstand"/>
        <w:spacing w:line="360" w:lineRule="auto"/>
        <w:ind w:left="720"/>
        <w:rPr>
          <w:rFonts w:ascii="Arial" w:eastAsiaTheme="minorEastAsia" w:hAnsi="Arial" w:cs="Arial"/>
          <w:lang w:val="en-US"/>
        </w:rPr>
      </w:pPr>
    </w:p>
    <w:p w14:paraId="4DE1BA87" w14:textId="569E2E59" w:rsidR="009B644D" w:rsidRPr="004044A0" w:rsidRDefault="002E7698" w:rsidP="009B644D">
      <w:pPr>
        <w:pStyle w:val="Geenafstand"/>
        <w:spacing w:line="360" w:lineRule="auto"/>
        <w:ind w:left="720"/>
        <w:rPr>
          <w:rFonts w:ascii="Arial" w:eastAsiaTheme="minorEastAsia" w:hAnsi="Arial" w:cs="Arial"/>
          <w:i/>
        </w:rPr>
      </w:pPr>
      <m:oMathPara>
        <m:oMath>
          <m:r>
            <m:rPr>
              <m:sty m:val="p"/>
            </m:rPr>
            <w:rPr>
              <w:rFonts w:ascii="Cambria Math" w:eastAsiaTheme="minorEastAsia" w:hAnsi="Cambria Math" w:cs="Arial"/>
            </w:rPr>
            <m:t>SHAP_change</m:t>
          </m:r>
          <m:r>
            <w:rPr>
              <w:rFonts w:ascii="Cambria Math" w:eastAsiaTheme="minorEastAsia" w:hAnsi="Cambria Math" w:cs="Arial"/>
            </w:rPr>
            <m:t xml:space="preserve"> =</m:t>
          </m:r>
          <m:d>
            <m:dPr>
              <m:begChr m:val="{"/>
              <m:endChr m:val="}"/>
              <m:ctrlPr>
                <w:rPr>
                  <w:rFonts w:ascii="Cambria Math" w:eastAsiaTheme="minorEastAsia" w:hAnsi="Cambria Math" w:cs="Arial"/>
                  <w:i/>
                </w:rPr>
              </m:ctrlPr>
            </m:dPr>
            <m:e>
              <m:r>
                <m:rPr>
                  <m:sty m:val="p"/>
                </m:rPr>
                <w:rPr>
                  <w:rFonts w:ascii="Cambria Math" w:eastAsiaTheme="minorEastAsia" w:hAnsi="Cambria Math" w:cs="Arial"/>
                </w:rPr>
                <m:t xml:space="preserve"> 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r>
                <m:rPr>
                  <m:sty m:val="p"/>
                </m:rPr>
                <w:rPr>
                  <w:rFonts w:ascii="Cambria Math" w:eastAsiaTheme="minorEastAsia" w:hAnsi="Cambria Math" w:cs="Arial"/>
                </w:rPr>
                <m:t>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 </m:t>
              </m:r>
              <m:r>
                <m:rPr>
                  <m:sty m:val="p"/>
                </m:rPr>
                <w:rPr>
                  <w:rFonts w:ascii="Cambria Math" w:eastAsiaTheme="minorEastAsia" w:hAnsi="Cambria Math" w:cs="Arial"/>
                </w:rPr>
                <m:t>i</m:t>
              </m:r>
              <m:r>
                <w:rPr>
                  <w:rFonts w:ascii="Cambria Math" w:eastAsiaTheme="minorEastAsia" w:hAnsi="Cambria Math" w:cs="Arial"/>
                </w:rPr>
                <m:t>∈</m:t>
              </m:r>
              <m:r>
                <m:rPr>
                  <m:sty m:val="p"/>
                </m:rPr>
                <w:rPr>
                  <w:rFonts w:ascii="Cambria Math" w:eastAsiaTheme="minorEastAsia" w:hAnsi="Cambria Math" w:cs="Arial"/>
                </w:rPr>
                <m:t>diff</m:t>
              </m:r>
              <m:r>
                <w:rPr>
                  <w:rFonts w:ascii="Cambria Math" w:eastAsiaTheme="minorEastAsia" w:hAnsi="Cambria Math" w:cs="Arial"/>
                </w:rPr>
                <m:t xml:space="preserve"> </m:t>
              </m:r>
            </m:e>
          </m:d>
          <m:r>
            <w:rPr>
              <w:rFonts w:ascii="Cambria Math" w:eastAsiaTheme="minorEastAsia" w:hAnsi="Cambria Math" w:cs="Arial"/>
            </w:rPr>
            <m:t xml:space="preserve"> </m:t>
          </m:r>
        </m:oMath>
      </m:oMathPara>
    </w:p>
    <w:p w14:paraId="0D650126" w14:textId="77777777" w:rsidR="004044A0" w:rsidRPr="002E7698" w:rsidRDefault="004044A0" w:rsidP="009B644D">
      <w:pPr>
        <w:pStyle w:val="Geenafstand"/>
        <w:spacing w:line="360" w:lineRule="auto"/>
        <w:ind w:left="720"/>
        <w:rPr>
          <w:rFonts w:ascii="Arial" w:eastAsiaTheme="minorEastAsia" w:hAnsi="Arial" w:cs="Arial"/>
          <w:i/>
          <w:lang w:val="en-US"/>
        </w:rPr>
      </w:pPr>
    </w:p>
    <w:p w14:paraId="0050E9B8" w14:textId="037B23D6" w:rsidR="00584949" w:rsidRDefault="00584949" w:rsidP="00584949">
      <w:pPr>
        <w:pStyle w:val="Geenafstand"/>
        <w:numPr>
          <w:ilvl w:val="0"/>
          <w:numId w:val="38"/>
        </w:numPr>
        <w:spacing w:line="360" w:lineRule="auto"/>
        <w:rPr>
          <w:rFonts w:ascii="Arial" w:eastAsiaTheme="minorEastAsia" w:hAnsi="Arial" w:cs="Arial"/>
          <w:lang w:val="en-US"/>
        </w:rPr>
      </w:pPr>
      <w:r>
        <w:rPr>
          <w:rFonts w:ascii="Arial" w:eastAsiaTheme="minorEastAsia" w:hAnsi="Arial" w:cs="Arial"/>
          <w:lang w:val="en-US"/>
        </w:rPr>
        <w:lastRenderedPageBreak/>
        <w:t xml:space="preserve">To make the counterfactual instance sparser as compared to the original instance, we need to remove the </w:t>
      </w:r>
      <w:r w:rsidR="00EB4F5B">
        <w:rPr>
          <w:rFonts w:ascii="Arial" w:eastAsiaTheme="minorEastAsia" w:hAnsi="Arial" w:cs="Arial"/>
          <w:lang w:val="en-US"/>
        </w:rPr>
        <w:t xml:space="preserve">irrelevant </w:t>
      </w:r>
      <w:r w:rsidR="00F01F02">
        <w:rPr>
          <w:rFonts w:ascii="Arial" w:eastAsiaTheme="minorEastAsia" w:hAnsi="Arial" w:cs="Arial"/>
          <w:lang w:val="en-US"/>
        </w:rPr>
        <w:t xml:space="preserve">feature </w:t>
      </w:r>
      <w:r>
        <w:rPr>
          <w:rFonts w:ascii="Arial" w:eastAsiaTheme="minorEastAsia" w:hAnsi="Arial" w:cs="Arial"/>
          <w:lang w:val="en-US"/>
        </w:rPr>
        <w:t>differences. If the prediction goes down from the original- to the counterfactual instance, or becomes more negative, we expect the features with negative SHAP change to be most relevant.</w:t>
      </w:r>
      <w:r w:rsidR="00586861" w:rsidRPr="00586861">
        <w:rPr>
          <w:rFonts w:ascii="Arial" w:eastAsiaTheme="minorEastAsia" w:hAnsi="Arial" w:cs="Arial"/>
          <w:lang w:val="en-US"/>
        </w:rPr>
        <w:t xml:space="preserve"> </w:t>
      </w:r>
      <w:r w:rsidR="00D252FC">
        <w:rPr>
          <w:rFonts w:ascii="Arial" w:eastAsiaTheme="minorEastAsia" w:hAnsi="Arial" w:cs="Arial"/>
          <w:lang w:val="en-US"/>
        </w:rPr>
        <w:t>On the other hand</w:t>
      </w:r>
      <w:r w:rsidR="00586861" w:rsidRPr="00586861">
        <w:rPr>
          <w:rFonts w:ascii="Arial" w:eastAsiaTheme="minorEastAsia" w:hAnsi="Arial" w:cs="Arial"/>
          <w:lang w:val="en-US"/>
        </w:rPr>
        <w:t xml:space="preserve">, positive SHAP changes are misaligned with the change in prediction. </w:t>
      </w:r>
      <w:r w:rsidR="00A535AC" w:rsidRPr="00586861">
        <w:rPr>
          <w:rFonts w:ascii="Arial" w:eastAsiaTheme="minorEastAsia" w:hAnsi="Arial" w:cs="Arial"/>
          <w:lang w:val="en-US"/>
        </w:rPr>
        <w:t>These feature</w:t>
      </w:r>
      <w:r>
        <w:rPr>
          <w:rFonts w:ascii="Arial" w:eastAsiaTheme="minorEastAsia" w:hAnsi="Arial" w:cs="Arial"/>
          <w:lang w:val="en-US"/>
        </w:rPr>
        <w:t xml:space="preserve"> </w:t>
      </w:r>
      <w:r w:rsidR="00EB4F5B">
        <w:rPr>
          <w:rFonts w:ascii="Arial" w:eastAsiaTheme="minorEastAsia" w:hAnsi="Arial" w:cs="Arial"/>
          <w:lang w:val="en-US"/>
        </w:rPr>
        <w:t>differences</w:t>
      </w:r>
      <w:r>
        <w:rPr>
          <w:rFonts w:ascii="Arial" w:eastAsiaTheme="minorEastAsia" w:hAnsi="Arial" w:cs="Arial"/>
          <w:lang w:val="en-US"/>
        </w:rPr>
        <w:t xml:space="preserve"> are most likely not relevant to help reach </w:t>
      </w:r>
      <w:r w:rsidR="00EB4F5B">
        <w:rPr>
          <w:rFonts w:ascii="Arial" w:eastAsiaTheme="minorEastAsia" w:hAnsi="Arial" w:cs="Arial"/>
          <w:lang w:val="en-US"/>
        </w:rPr>
        <w:t>the</w:t>
      </w:r>
      <w:r>
        <w:rPr>
          <w:rFonts w:ascii="Arial" w:eastAsiaTheme="minorEastAsia" w:hAnsi="Arial" w:cs="Arial"/>
          <w:lang w:val="en-US"/>
        </w:rPr>
        <w:t xml:space="preserve"> counterfactual prediction, and could therefore possibly be filtered from the counterfactual instance</w:t>
      </w:r>
      <w:r w:rsidR="00A535AC" w:rsidRPr="00586861">
        <w:rPr>
          <w:rFonts w:ascii="Arial" w:eastAsiaTheme="minorEastAsia" w:hAnsi="Arial" w:cs="Arial"/>
          <w:lang w:val="en-US"/>
        </w:rPr>
        <w:t xml:space="preserve">. </w:t>
      </w:r>
      <w:r w:rsidR="00F01F02">
        <w:rPr>
          <w:rFonts w:ascii="Arial" w:eastAsiaTheme="minorEastAsia" w:hAnsi="Arial" w:cs="Arial"/>
          <w:lang w:val="en-US"/>
        </w:rPr>
        <w:t xml:space="preserve"> </w:t>
      </w:r>
    </w:p>
    <w:p w14:paraId="134CE8E2" w14:textId="77777777" w:rsidR="004044A0" w:rsidRDefault="004044A0" w:rsidP="004044A0">
      <w:pPr>
        <w:pStyle w:val="Geenafstand"/>
        <w:spacing w:line="360" w:lineRule="auto"/>
        <w:rPr>
          <w:rFonts w:ascii="Arial" w:eastAsiaTheme="minorEastAsia" w:hAnsi="Arial" w:cs="Arial"/>
          <w:lang w:val="en-US"/>
        </w:rPr>
      </w:pPr>
    </w:p>
    <w:p w14:paraId="4511EE25" w14:textId="51E7E27F" w:rsidR="0050383C" w:rsidRPr="004044A0" w:rsidRDefault="00B04669" w:rsidP="002E7698">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misalgi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 &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p w14:paraId="47E902DE" w14:textId="77777777" w:rsidR="004044A0" w:rsidRPr="002E7698" w:rsidRDefault="004044A0" w:rsidP="002E7698">
      <w:pPr>
        <w:pStyle w:val="Geenafstand"/>
        <w:spacing w:line="360" w:lineRule="auto"/>
        <w:rPr>
          <w:rFonts w:ascii="Arial" w:eastAsiaTheme="minorEastAsia" w:hAnsi="Arial" w:cs="Arial"/>
          <w:lang w:val="en-US"/>
        </w:rPr>
      </w:pPr>
    </w:p>
    <w:p w14:paraId="6BDBFE3F" w14:textId="322CE3B7" w:rsidR="00EB4F5B" w:rsidRDefault="00EB4F5B" w:rsidP="005B02AC">
      <w:pPr>
        <w:pStyle w:val="Geenafstand"/>
        <w:numPr>
          <w:ilvl w:val="0"/>
          <w:numId w:val="38"/>
        </w:numPr>
        <w:spacing w:line="360" w:lineRule="auto"/>
        <w:rPr>
          <w:rFonts w:ascii="Arial" w:eastAsiaTheme="minorEastAsia" w:hAnsi="Arial" w:cs="Arial"/>
          <w:lang w:val="en-US"/>
        </w:rPr>
      </w:pPr>
      <w:r>
        <w:rPr>
          <w:rFonts w:ascii="Arial" w:eastAsiaTheme="minorEastAsia" w:hAnsi="Arial" w:cs="Arial"/>
          <w:lang w:val="en-US"/>
        </w:rPr>
        <w:t>The next step is to attempt to remove the feature differences that have caused the most misaligned SHAP change. This means that the feature value of the counterfactual is replaced with the original feature value. As long as the counterfactual prediction stays the same, more feature differences can be removed.</w:t>
      </w:r>
    </w:p>
    <w:p w14:paraId="7F28C050" w14:textId="77777777" w:rsidR="004044A0" w:rsidRDefault="004044A0" w:rsidP="004044A0">
      <w:pPr>
        <w:pStyle w:val="Geenafstand"/>
        <w:spacing w:line="360" w:lineRule="auto"/>
        <w:ind w:left="720"/>
        <w:rPr>
          <w:rFonts w:ascii="Arial" w:eastAsiaTheme="minorEastAsia" w:hAnsi="Arial" w:cs="Arial"/>
          <w:lang w:val="en-US"/>
        </w:rPr>
      </w:pPr>
    </w:p>
    <w:p w14:paraId="540D4482" w14:textId="2B43B760" w:rsidR="00B04669" w:rsidRPr="004044A0" w:rsidRDefault="00B04669" w:rsidP="00B04669">
      <w:pPr>
        <w:pStyle w:val="Geenafstand"/>
        <w:spacing w:line="360" w:lineRule="auto"/>
        <w:ind w:left="360"/>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 xml:space="preserve"> 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p w14:paraId="5FDEB41E" w14:textId="77777777" w:rsidR="004044A0" w:rsidRDefault="004044A0" w:rsidP="00B04669">
      <w:pPr>
        <w:pStyle w:val="Geenafstand"/>
        <w:spacing w:line="360" w:lineRule="auto"/>
        <w:ind w:left="360"/>
        <w:rPr>
          <w:rFonts w:ascii="Arial" w:eastAsiaTheme="minorEastAsia" w:hAnsi="Arial" w:cs="Arial"/>
          <w:lang w:val="en-US"/>
        </w:rPr>
      </w:pPr>
    </w:p>
    <w:p w14:paraId="0F8C31F0" w14:textId="0768DCD5" w:rsidR="00B04669" w:rsidRDefault="00F01F02" w:rsidP="005B02AC">
      <w:pPr>
        <w:pStyle w:val="Geenafstand"/>
        <w:numPr>
          <w:ilvl w:val="0"/>
          <w:numId w:val="38"/>
        </w:numPr>
        <w:spacing w:line="360" w:lineRule="auto"/>
        <w:rPr>
          <w:rFonts w:ascii="Arial" w:eastAsiaTheme="minorEastAsia" w:hAnsi="Arial" w:cs="Arial"/>
          <w:lang w:val="en-US"/>
        </w:rPr>
      </w:pPr>
      <w:r>
        <w:rPr>
          <w:rFonts w:ascii="Arial" w:eastAsiaTheme="minorEastAsia" w:hAnsi="Arial" w:cs="Arial"/>
          <w:lang w:val="en-US"/>
        </w:rPr>
        <w:t xml:space="preserve">Once the target prediction can no longer be reached, all irrelevant features differences are filtered out. </w:t>
      </w:r>
      <w:r w:rsidR="004044A0">
        <w:rPr>
          <w:rFonts w:ascii="Arial" w:eastAsiaTheme="minorEastAsia" w:hAnsi="Arial" w:cs="Arial"/>
          <w:lang w:val="en-US"/>
        </w:rPr>
        <w:t>The</w:t>
      </w:r>
      <w:r w:rsidR="00B04669">
        <w:rPr>
          <w:rFonts w:ascii="Arial" w:eastAsiaTheme="minorEastAsia" w:hAnsi="Arial" w:cs="Arial"/>
          <w:lang w:val="en-US"/>
        </w:rPr>
        <w:t xml:space="preserve"> final counterfactual </w:t>
      </w:r>
      <w:r w:rsidR="004044A0">
        <w:rPr>
          <w:rFonts w:ascii="Arial" w:eastAsiaTheme="minorEastAsia" w:hAnsi="Arial" w:cs="Arial"/>
          <w:lang w:val="en-US"/>
        </w:rPr>
        <w:t xml:space="preserve">is then defined </w:t>
      </w:r>
      <w:r w:rsidR="00B04669">
        <w:rPr>
          <w:rFonts w:ascii="Arial" w:eastAsiaTheme="minorEastAsia" w:hAnsi="Arial" w:cs="Arial"/>
          <w:lang w:val="en-US"/>
        </w:rPr>
        <w:t>as:</w:t>
      </w:r>
    </w:p>
    <w:p w14:paraId="5CEC8D53" w14:textId="77777777" w:rsidR="004044A0" w:rsidRDefault="004044A0" w:rsidP="004044A0">
      <w:pPr>
        <w:pStyle w:val="Geenafstand"/>
        <w:spacing w:line="360" w:lineRule="auto"/>
        <w:ind w:left="720"/>
        <w:rPr>
          <w:rFonts w:ascii="Arial" w:eastAsiaTheme="minorEastAsia" w:hAnsi="Arial" w:cs="Arial"/>
          <w:lang w:val="en-US"/>
        </w:rPr>
      </w:pPr>
    </w:p>
    <w:p w14:paraId="6106F2F4" w14:textId="40F3DE54" w:rsidR="0053299E" w:rsidRDefault="00B04669" w:rsidP="00325BEA">
      <w:pPr>
        <w:pStyle w:val="Geenafstand"/>
        <w:spacing w:line="360" w:lineRule="auto"/>
        <w:rPr>
          <w:rFonts w:ascii="Arial" w:eastAsiaTheme="minorEastAsia" w:hAnsi="Arial" w:cs="Arial"/>
          <w:iCs/>
          <w:lang w:val="en-US"/>
        </w:rPr>
      </w:pPr>
      <m:oMathPara>
        <m:oMath>
          <m:r>
            <m:rPr>
              <m:sty m:val="p"/>
            </m:rPr>
            <w:rPr>
              <w:rFonts w:ascii="Cambria Math" w:eastAsiaTheme="minorEastAsia" w:hAnsi="Cambria Math" w:cs="Arial"/>
              <w:lang w:val="en-US"/>
            </w:rPr>
            <m:t>cf = diff∖irrelevant_diff</m:t>
          </m:r>
        </m:oMath>
      </m:oMathPara>
    </w:p>
    <w:p w14:paraId="5DF2E676" w14:textId="77C219EA" w:rsidR="00865835" w:rsidRPr="008D76C9" w:rsidRDefault="00865835" w:rsidP="00325BEA">
      <w:pPr>
        <w:pStyle w:val="Geenafstand"/>
        <w:spacing w:line="360" w:lineRule="auto"/>
        <w:rPr>
          <w:rFonts w:ascii="Arial" w:eastAsiaTheme="minorEastAsia" w:hAnsi="Arial" w:cs="Arial"/>
          <w:lang w:val="en-US"/>
        </w:rPr>
      </w:pPr>
    </w:p>
    <w:p w14:paraId="39C1B3FA" w14:textId="373B301F" w:rsidR="004044A0" w:rsidRPr="00E35B5B" w:rsidRDefault="004044A0" w:rsidP="004044A0">
      <w:pPr>
        <w:pStyle w:val="Bijschrift"/>
        <w:keepNext/>
        <w:rPr>
          <w:rFonts w:ascii="Arial" w:hAnsi="Arial" w:cs="Arial"/>
          <w:i w:val="0"/>
          <w:iCs w:val="0"/>
          <w:color w:val="000000" w:themeColor="text1"/>
        </w:rPr>
      </w:pPr>
      <w:r w:rsidRPr="00E35B5B">
        <w:rPr>
          <w:rFonts w:ascii="Arial" w:hAnsi="Arial" w:cs="Arial"/>
          <w:i w:val="0"/>
          <w:iCs w:val="0"/>
          <w:color w:val="000000" w:themeColor="text1"/>
        </w:rPr>
        <w:t xml:space="preserve">Table </w:t>
      </w:r>
      <w:r w:rsidRPr="00E35B5B">
        <w:rPr>
          <w:rFonts w:ascii="Arial" w:hAnsi="Arial" w:cs="Arial"/>
          <w:i w:val="0"/>
          <w:iCs w:val="0"/>
          <w:color w:val="000000" w:themeColor="text1"/>
        </w:rPr>
        <w:fldChar w:fldCharType="begin"/>
      </w:r>
      <w:r w:rsidRPr="00E35B5B">
        <w:rPr>
          <w:rFonts w:ascii="Arial" w:hAnsi="Arial" w:cs="Arial"/>
          <w:i w:val="0"/>
          <w:iCs w:val="0"/>
          <w:color w:val="000000" w:themeColor="text1"/>
        </w:rPr>
        <w:instrText xml:space="preserve"> SEQ Table \* ARABIC </w:instrText>
      </w:r>
      <w:r w:rsidRPr="00E35B5B">
        <w:rPr>
          <w:rFonts w:ascii="Arial" w:hAnsi="Arial" w:cs="Arial"/>
          <w:i w:val="0"/>
          <w:iCs w:val="0"/>
          <w:color w:val="000000" w:themeColor="text1"/>
        </w:rPr>
        <w:fldChar w:fldCharType="separate"/>
      </w:r>
      <w:r w:rsidRPr="00E35B5B">
        <w:rPr>
          <w:rFonts w:ascii="Arial" w:hAnsi="Arial" w:cs="Arial"/>
          <w:i w:val="0"/>
          <w:iCs w:val="0"/>
          <w:noProof/>
          <w:color w:val="000000" w:themeColor="text1"/>
        </w:rPr>
        <w:t>1</w:t>
      </w:r>
      <w:r w:rsidRPr="00E35B5B">
        <w:rPr>
          <w:rFonts w:ascii="Arial" w:hAnsi="Arial" w:cs="Arial"/>
          <w:i w:val="0"/>
          <w:iCs w:val="0"/>
          <w:color w:val="000000" w:themeColor="text1"/>
        </w:rPr>
        <w:fldChar w:fldCharType="end"/>
      </w:r>
      <w:r w:rsidRPr="00E35B5B">
        <w:rPr>
          <w:rFonts w:ascii="Arial" w:hAnsi="Arial" w:cs="Arial"/>
          <w:i w:val="0"/>
          <w:iCs w:val="0"/>
          <w:color w:val="000000" w:themeColor="text1"/>
        </w:rPr>
        <w:t xml:space="preserve">: Example of how a counterfactual instance is filtered. The original instance has a prediction of 4, and the counterfactual instance has a prediction of 3. Therefore, the direction of the change in prediction is negative. The SHAP values of all three features are calculated for both the original- and counterfactual instances. The change in SHAP value from the original- to the counterfactual instance gives an impression whether or not the feature difference is relevant. For Feature 1, the SHAP change is negative which matches the direction of the change in prediction. </w:t>
      </w:r>
      <w:r w:rsidR="00E35B5B" w:rsidRPr="00E35B5B">
        <w:rPr>
          <w:rFonts w:ascii="Arial" w:hAnsi="Arial" w:cs="Arial"/>
          <w:i w:val="0"/>
          <w:iCs w:val="0"/>
          <w:color w:val="000000" w:themeColor="text1"/>
        </w:rPr>
        <w:t>On the other hand, the SHAP change in Feature 2 is positive, and SHAP change in Feature 3 is small. These features differences are therefore likely not relevant to the counterfactual, and thus can be filtered. The counterfactual will take the values of the original instance for features 2 and 3 as long as the target prediction is kept.</w:t>
      </w:r>
    </w:p>
    <w:tbl>
      <w:tblPr>
        <w:tblStyle w:val="Tabelraster"/>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418"/>
        <w:gridCol w:w="1417"/>
        <w:gridCol w:w="1418"/>
      </w:tblGrid>
      <w:tr w:rsidR="00FB3B4E" w14:paraId="58643208" w14:textId="1314FEC4" w:rsidTr="00AC3B5D">
        <w:tc>
          <w:tcPr>
            <w:tcW w:w="4678" w:type="dxa"/>
            <w:tcBorders>
              <w:top w:val="single" w:sz="4" w:space="0" w:color="auto"/>
              <w:bottom w:val="single" w:sz="4" w:space="0" w:color="auto"/>
            </w:tcBorders>
          </w:tcPr>
          <w:p w14:paraId="2B3F74AD" w14:textId="77777777" w:rsidR="00FB3B4E" w:rsidRPr="008D76C9" w:rsidRDefault="00FB3B4E" w:rsidP="007C29B3">
            <w:pPr>
              <w:pStyle w:val="Geenafstand"/>
              <w:spacing w:line="276" w:lineRule="auto"/>
              <w:rPr>
                <w:rFonts w:ascii="Arial" w:hAnsi="Arial" w:cs="Arial"/>
                <w:b/>
                <w:lang w:val="en-US"/>
              </w:rPr>
            </w:pPr>
          </w:p>
        </w:tc>
        <w:tc>
          <w:tcPr>
            <w:tcW w:w="1418" w:type="dxa"/>
            <w:tcBorders>
              <w:top w:val="single" w:sz="4" w:space="0" w:color="auto"/>
              <w:bottom w:val="single" w:sz="4" w:space="0" w:color="auto"/>
            </w:tcBorders>
          </w:tcPr>
          <w:p w14:paraId="3C6BE5BE" w14:textId="2A9D9671" w:rsidR="00FB3B4E" w:rsidRPr="004B08EA" w:rsidRDefault="00FB3B4E" w:rsidP="007C29B3">
            <w:pPr>
              <w:pStyle w:val="Geenafstand"/>
              <w:spacing w:line="276" w:lineRule="auto"/>
              <w:rPr>
                <w:rFonts w:ascii="Arial" w:hAnsi="Arial" w:cs="Arial"/>
                <w:b/>
              </w:rPr>
            </w:pPr>
            <w:r>
              <w:rPr>
                <w:rFonts w:ascii="Arial" w:hAnsi="Arial" w:cs="Arial"/>
                <w:b/>
              </w:rPr>
              <w:t xml:space="preserve">Feature 1 </w:t>
            </w:r>
          </w:p>
        </w:tc>
        <w:tc>
          <w:tcPr>
            <w:tcW w:w="1417" w:type="dxa"/>
            <w:tcBorders>
              <w:top w:val="single" w:sz="4" w:space="0" w:color="auto"/>
              <w:bottom w:val="single" w:sz="4" w:space="0" w:color="auto"/>
            </w:tcBorders>
          </w:tcPr>
          <w:p w14:paraId="12597C26" w14:textId="72824C0E" w:rsidR="00FB3B4E" w:rsidRDefault="00FB3B4E" w:rsidP="007C29B3">
            <w:pPr>
              <w:pStyle w:val="Geenafstand"/>
              <w:spacing w:line="276" w:lineRule="auto"/>
              <w:rPr>
                <w:rFonts w:ascii="Arial" w:hAnsi="Arial" w:cs="Arial"/>
                <w:b/>
              </w:rPr>
            </w:pPr>
            <w:r>
              <w:rPr>
                <w:rFonts w:ascii="Arial" w:hAnsi="Arial" w:cs="Arial"/>
                <w:b/>
              </w:rPr>
              <w:t>Feature 2</w:t>
            </w:r>
          </w:p>
        </w:tc>
        <w:tc>
          <w:tcPr>
            <w:tcW w:w="1418" w:type="dxa"/>
            <w:tcBorders>
              <w:top w:val="single" w:sz="4" w:space="0" w:color="auto"/>
              <w:bottom w:val="single" w:sz="4" w:space="0" w:color="auto"/>
            </w:tcBorders>
          </w:tcPr>
          <w:p w14:paraId="277E6AAA" w14:textId="181A6E38" w:rsidR="00FB3B4E" w:rsidRDefault="00FB3B4E" w:rsidP="007C29B3">
            <w:pPr>
              <w:pStyle w:val="Geenafstand"/>
              <w:spacing w:line="276" w:lineRule="auto"/>
              <w:rPr>
                <w:rFonts w:ascii="Arial" w:hAnsi="Arial" w:cs="Arial"/>
                <w:b/>
              </w:rPr>
            </w:pPr>
            <w:r>
              <w:rPr>
                <w:rFonts w:ascii="Arial" w:hAnsi="Arial" w:cs="Arial"/>
                <w:b/>
              </w:rPr>
              <w:t>Feature 3</w:t>
            </w:r>
          </w:p>
        </w:tc>
      </w:tr>
      <w:tr w:rsidR="00FB3B4E" w14:paraId="21EEAA9F" w14:textId="37CEBDD8" w:rsidTr="00AC3B5D">
        <w:tc>
          <w:tcPr>
            <w:tcW w:w="4678" w:type="dxa"/>
            <w:tcBorders>
              <w:top w:val="single" w:sz="4" w:space="0" w:color="auto"/>
            </w:tcBorders>
          </w:tcPr>
          <w:p w14:paraId="16E03A1F" w14:textId="707A90F2" w:rsidR="00FB3B4E" w:rsidRPr="007C29B3" w:rsidRDefault="00FB3B4E" w:rsidP="007C29B3">
            <w:pPr>
              <w:pStyle w:val="Geenafstand"/>
              <w:spacing w:line="276" w:lineRule="auto"/>
              <w:rPr>
                <w:rFonts w:ascii="Arial" w:hAnsi="Arial" w:cs="Arial"/>
                <w:bCs/>
              </w:rPr>
            </w:pPr>
            <w:r w:rsidRPr="007C29B3">
              <w:rPr>
                <w:rFonts w:ascii="Arial" w:hAnsi="Arial" w:cs="Arial"/>
                <w:bCs/>
              </w:rPr>
              <w:t>SHAP value in original</w:t>
            </w:r>
          </w:p>
        </w:tc>
        <w:tc>
          <w:tcPr>
            <w:tcW w:w="1418" w:type="dxa"/>
            <w:tcBorders>
              <w:top w:val="single" w:sz="4" w:space="0" w:color="auto"/>
            </w:tcBorders>
          </w:tcPr>
          <w:p w14:paraId="3322693D" w14:textId="66F23536" w:rsidR="00FB3B4E" w:rsidRPr="004B08EA" w:rsidRDefault="004044A0" w:rsidP="007C29B3">
            <w:pPr>
              <w:pStyle w:val="Geenafstand"/>
              <w:spacing w:line="276" w:lineRule="auto"/>
              <w:rPr>
                <w:rFonts w:ascii="Arial" w:hAnsi="Arial" w:cs="Arial"/>
              </w:rPr>
            </w:pPr>
            <w:r>
              <w:rPr>
                <w:rFonts w:ascii="Arial" w:hAnsi="Arial" w:cs="Arial"/>
              </w:rPr>
              <w:t>0.3</w:t>
            </w:r>
            <w:r w:rsidR="00E35B5B">
              <w:rPr>
                <w:rFonts w:ascii="Arial" w:hAnsi="Arial" w:cs="Arial"/>
              </w:rPr>
              <w:t>00</w:t>
            </w:r>
          </w:p>
        </w:tc>
        <w:tc>
          <w:tcPr>
            <w:tcW w:w="1417" w:type="dxa"/>
            <w:tcBorders>
              <w:top w:val="single" w:sz="4" w:space="0" w:color="auto"/>
            </w:tcBorders>
          </w:tcPr>
          <w:p w14:paraId="4A2C28EB" w14:textId="14B95B51" w:rsidR="00FB3B4E" w:rsidRPr="004B08EA" w:rsidRDefault="004044A0" w:rsidP="007C29B3">
            <w:pPr>
              <w:pStyle w:val="Geenafstand"/>
              <w:spacing w:line="276" w:lineRule="auto"/>
              <w:rPr>
                <w:rFonts w:ascii="Arial" w:hAnsi="Arial" w:cs="Arial"/>
              </w:rPr>
            </w:pPr>
            <w:r>
              <w:rPr>
                <w:rFonts w:ascii="Arial" w:hAnsi="Arial" w:cs="Arial"/>
              </w:rPr>
              <w:t>-0.2</w:t>
            </w:r>
            <w:r w:rsidR="00E35B5B">
              <w:rPr>
                <w:rFonts w:ascii="Arial" w:hAnsi="Arial" w:cs="Arial"/>
              </w:rPr>
              <w:t>00</w:t>
            </w:r>
          </w:p>
        </w:tc>
        <w:tc>
          <w:tcPr>
            <w:tcW w:w="1418" w:type="dxa"/>
            <w:tcBorders>
              <w:top w:val="single" w:sz="4" w:space="0" w:color="auto"/>
            </w:tcBorders>
          </w:tcPr>
          <w:p w14:paraId="1155E941" w14:textId="17BCFD62" w:rsidR="00FB3B4E" w:rsidRDefault="00FB3B4E" w:rsidP="007C29B3">
            <w:pPr>
              <w:pStyle w:val="Geenafstand"/>
              <w:spacing w:line="276" w:lineRule="auto"/>
              <w:rPr>
                <w:rFonts w:ascii="Arial" w:hAnsi="Arial" w:cs="Arial"/>
              </w:rPr>
            </w:pPr>
            <w:r>
              <w:rPr>
                <w:rFonts w:ascii="Arial" w:hAnsi="Arial" w:cs="Arial"/>
              </w:rPr>
              <w:t>0</w:t>
            </w:r>
          </w:p>
        </w:tc>
      </w:tr>
      <w:tr w:rsidR="00FB3B4E" w14:paraId="6C4A651A" w14:textId="27E217AA" w:rsidTr="00AC3B5D">
        <w:tc>
          <w:tcPr>
            <w:tcW w:w="4678" w:type="dxa"/>
          </w:tcPr>
          <w:p w14:paraId="5C1457D9" w14:textId="1EFE97D0" w:rsidR="00FB3B4E" w:rsidRPr="004B08EA" w:rsidRDefault="00FB3B4E" w:rsidP="007C29B3">
            <w:pPr>
              <w:pStyle w:val="Geenafstand"/>
              <w:spacing w:line="276" w:lineRule="auto"/>
              <w:rPr>
                <w:rFonts w:ascii="Arial" w:hAnsi="Arial" w:cs="Arial"/>
              </w:rPr>
            </w:pPr>
            <w:r>
              <w:rPr>
                <w:rFonts w:ascii="Arial" w:hAnsi="Arial" w:cs="Arial"/>
              </w:rPr>
              <w:t>SHAP value in counterfactual</w:t>
            </w:r>
          </w:p>
        </w:tc>
        <w:tc>
          <w:tcPr>
            <w:tcW w:w="1418" w:type="dxa"/>
          </w:tcPr>
          <w:p w14:paraId="137B019E" w14:textId="16CDEABA" w:rsidR="00FB3B4E" w:rsidRPr="004B08EA" w:rsidRDefault="004044A0" w:rsidP="007C29B3">
            <w:pPr>
              <w:pStyle w:val="Geenafstand"/>
              <w:spacing w:line="276" w:lineRule="auto"/>
              <w:rPr>
                <w:rFonts w:ascii="Arial" w:hAnsi="Arial" w:cs="Arial"/>
              </w:rPr>
            </w:pPr>
            <w:r>
              <w:rPr>
                <w:rFonts w:ascii="Arial" w:hAnsi="Arial" w:cs="Arial"/>
              </w:rPr>
              <w:t>0</w:t>
            </w:r>
          </w:p>
        </w:tc>
        <w:tc>
          <w:tcPr>
            <w:tcW w:w="1417" w:type="dxa"/>
          </w:tcPr>
          <w:p w14:paraId="70F9BF72" w14:textId="25F0F14B" w:rsidR="00FB3B4E" w:rsidRPr="004B08EA" w:rsidRDefault="004044A0" w:rsidP="007C29B3">
            <w:pPr>
              <w:pStyle w:val="Geenafstand"/>
              <w:spacing w:line="276" w:lineRule="auto"/>
              <w:rPr>
                <w:rFonts w:ascii="Arial" w:hAnsi="Arial" w:cs="Arial"/>
              </w:rPr>
            </w:pPr>
            <w:r>
              <w:rPr>
                <w:rFonts w:ascii="Arial" w:hAnsi="Arial" w:cs="Arial"/>
              </w:rPr>
              <w:t>-0.15</w:t>
            </w:r>
            <w:r w:rsidR="00E35B5B">
              <w:rPr>
                <w:rFonts w:ascii="Arial" w:hAnsi="Arial" w:cs="Arial"/>
              </w:rPr>
              <w:t>0</w:t>
            </w:r>
          </w:p>
        </w:tc>
        <w:tc>
          <w:tcPr>
            <w:tcW w:w="1418" w:type="dxa"/>
          </w:tcPr>
          <w:p w14:paraId="27B29F50" w14:textId="6E2DB673" w:rsidR="00FB3B4E" w:rsidRDefault="00E35B5B" w:rsidP="007C29B3">
            <w:pPr>
              <w:pStyle w:val="Geenafstand"/>
              <w:spacing w:line="276" w:lineRule="auto"/>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FB3B4E" w14:paraId="32032112" w14:textId="0A968FA4" w:rsidTr="00AC3B5D">
        <w:tc>
          <w:tcPr>
            <w:tcW w:w="4678" w:type="dxa"/>
          </w:tcPr>
          <w:p w14:paraId="23F7C50E" w14:textId="71D27FD2" w:rsidR="00FB3B4E" w:rsidRDefault="00FB3B4E" w:rsidP="007C29B3">
            <w:pPr>
              <w:pStyle w:val="Geenafstand"/>
              <w:spacing w:line="276" w:lineRule="auto"/>
              <w:rPr>
                <w:rFonts w:ascii="Arial" w:hAnsi="Arial" w:cs="Arial"/>
              </w:rPr>
            </w:pPr>
            <w:r>
              <w:rPr>
                <w:rFonts w:ascii="Arial" w:hAnsi="Arial" w:cs="Arial"/>
              </w:rPr>
              <w:t xml:space="preserve">SHAP </w:t>
            </w:r>
            <w:r w:rsidR="004044A0">
              <w:rPr>
                <w:rFonts w:ascii="Arial" w:hAnsi="Arial" w:cs="Arial"/>
              </w:rPr>
              <w:t>change</w:t>
            </w:r>
          </w:p>
        </w:tc>
        <w:tc>
          <w:tcPr>
            <w:tcW w:w="1418" w:type="dxa"/>
          </w:tcPr>
          <w:p w14:paraId="734F7C34" w14:textId="3E705CCE" w:rsidR="00FB3B4E" w:rsidRDefault="004044A0" w:rsidP="007C29B3">
            <w:pPr>
              <w:pStyle w:val="Geenafstand"/>
              <w:spacing w:line="276" w:lineRule="auto"/>
              <w:rPr>
                <w:rFonts w:ascii="Arial" w:hAnsi="Arial" w:cs="Arial"/>
              </w:rPr>
            </w:pPr>
            <w:r>
              <w:rPr>
                <w:rFonts w:ascii="Arial" w:hAnsi="Arial" w:cs="Arial"/>
              </w:rPr>
              <w:t>-0.3</w:t>
            </w:r>
            <w:r w:rsidR="00E35B5B">
              <w:rPr>
                <w:rFonts w:ascii="Arial" w:hAnsi="Arial" w:cs="Arial"/>
              </w:rPr>
              <w:t>00</w:t>
            </w:r>
          </w:p>
        </w:tc>
        <w:tc>
          <w:tcPr>
            <w:tcW w:w="1417" w:type="dxa"/>
          </w:tcPr>
          <w:p w14:paraId="4B5CDA17" w14:textId="27658CEF" w:rsidR="00FB3B4E" w:rsidRDefault="004044A0" w:rsidP="007C29B3">
            <w:pPr>
              <w:pStyle w:val="Geenafstand"/>
              <w:spacing w:line="276" w:lineRule="auto"/>
              <w:rPr>
                <w:rFonts w:ascii="Arial" w:hAnsi="Arial" w:cs="Arial"/>
              </w:rPr>
            </w:pPr>
            <w:r>
              <w:rPr>
                <w:rFonts w:ascii="Arial" w:hAnsi="Arial" w:cs="Arial"/>
              </w:rPr>
              <w:t>+0.05</w:t>
            </w:r>
            <w:r w:rsidR="00E35B5B">
              <w:rPr>
                <w:rFonts w:ascii="Arial" w:hAnsi="Arial" w:cs="Arial"/>
              </w:rPr>
              <w:t>0</w:t>
            </w:r>
          </w:p>
        </w:tc>
        <w:tc>
          <w:tcPr>
            <w:tcW w:w="1418" w:type="dxa"/>
          </w:tcPr>
          <w:p w14:paraId="4D11364F" w14:textId="6ABD3CC1" w:rsidR="00FB3B4E" w:rsidRDefault="00E35B5B" w:rsidP="007C29B3">
            <w:pPr>
              <w:pStyle w:val="Geenafstand"/>
              <w:spacing w:line="276" w:lineRule="auto"/>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AC3B5D" w:rsidRPr="004B08EA" w14:paraId="5433345B" w14:textId="2980A3BD" w:rsidTr="00AC3B5D">
        <w:tc>
          <w:tcPr>
            <w:tcW w:w="4678" w:type="dxa"/>
            <w:tcBorders>
              <w:top w:val="single" w:sz="4" w:space="0" w:color="auto"/>
              <w:bottom w:val="single" w:sz="4" w:space="0" w:color="auto"/>
            </w:tcBorders>
          </w:tcPr>
          <w:p w14:paraId="7D158736" w14:textId="3334FFB2" w:rsidR="00AC3B5D" w:rsidRPr="004B08EA" w:rsidRDefault="00E35B5B" w:rsidP="00AC3B5D">
            <w:pPr>
              <w:pStyle w:val="Geenafstand"/>
              <w:spacing w:line="276" w:lineRule="auto"/>
              <w:rPr>
                <w:rFonts w:ascii="Arial" w:hAnsi="Arial" w:cs="Arial"/>
              </w:rPr>
            </w:pPr>
            <w:r>
              <w:rPr>
                <w:rFonts w:ascii="Arial" w:hAnsi="Arial" w:cs="Arial"/>
              </w:rPr>
              <w:t>Candidate to be filtered from counterfactual?</w:t>
            </w:r>
            <w:r w:rsidR="00AC3B5D">
              <w:rPr>
                <w:rFonts w:ascii="Arial" w:hAnsi="Arial" w:cs="Arial"/>
              </w:rPr>
              <w:t xml:space="preserve"> </w:t>
            </w:r>
          </w:p>
        </w:tc>
        <w:tc>
          <w:tcPr>
            <w:tcW w:w="1418" w:type="dxa"/>
            <w:tcBorders>
              <w:top w:val="single" w:sz="4" w:space="0" w:color="auto"/>
              <w:bottom w:val="single" w:sz="4" w:space="0" w:color="auto"/>
            </w:tcBorders>
          </w:tcPr>
          <w:p w14:paraId="3DF1163B" w14:textId="07AB8627" w:rsidR="00AC3B5D" w:rsidRPr="004B08EA" w:rsidRDefault="00E35B5B" w:rsidP="00AC3B5D">
            <w:pPr>
              <w:pStyle w:val="Geenafstand"/>
              <w:spacing w:line="276" w:lineRule="auto"/>
              <w:rPr>
                <w:rFonts w:ascii="Arial" w:hAnsi="Arial" w:cs="Arial"/>
              </w:rPr>
            </w:pPr>
            <w:r>
              <w:rPr>
                <w:rFonts w:ascii="Arial" w:hAnsi="Arial" w:cs="Arial"/>
              </w:rPr>
              <w:t>No</w:t>
            </w:r>
          </w:p>
        </w:tc>
        <w:tc>
          <w:tcPr>
            <w:tcW w:w="1417" w:type="dxa"/>
            <w:tcBorders>
              <w:top w:val="single" w:sz="4" w:space="0" w:color="auto"/>
              <w:bottom w:val="single" w:sz="4" w:space="0" w:color="auto"/>
            </w:tcBorders>
          </w:tcPr>
          <w:p w14:paraId="64EEB9C3" w14:textId="4650DA11" w:rsidR="00AC3B5D" w:rsidRPr="004B08EA" w:rsidRDefault="00E35B5B" w:rsidP="00AC3B5D">
            <w:pPr>
              <w:pStyle w:val="Geenafstand"/>
              <w:spacing w:line="276" w:lineRule="auto"/>
              <w:rPr>
                <w:rFonts w:ascii="Arial" w:hAnsi="Arial" w:cs="Arial"/>
              </w:rPr>
            </w:pPr>
            <w:r>
              <w:rPr>
                <w:rFonts w:ascii="Arial" w:hAnsi="Arial" w:cs="Arial"/>
              </w:rPr>
              <w:t>Yes</w:t>
            </w:r>
          </w:p>
        </w:tc>
        <w:tc>
          <w:tcPr>
            <w:tcW w:w="1418" w:type="dxa"/>
            <w:tcBorders>
              <w:top w:val="single" w:sz="4" w:space="0" w:color="auto"/>
              <w:bottom w:val="single" w:sz="4" w:space="0" w:color="auto"/>
            </w:tcBorders>
          </w:tcPr>
          <w:p w14:paraId="471645AD" w14:textId="5C116FA5" w:rsidR="00AC3B5D" w:rsidRPr="004B08EA" w:rsidRDefault="00E35B5B" w:rsidP="00AC3B5D">
            <w:pPr>
              <w:pStyle w:val="Geenafstand"/>
              <w:spacing w:line="276" w:lineRule="auto"/>
              <w:rPr>
                <w:rFonts w:ascii="Arial" w:hAnsi="Arial" w:cs="Arial"/>
              </w:rPr>
            </w:pPr>
            <w:r>
              <w:rPr>
                <w:rFonts w:ascii="Arial" w:hAnsi="Arial" w:cs="Arial"/>
              </w:rPr>
              <w:t>Yes</w:t>
            </w:r>
          </w:p>
        </w:tc>
      </w:tr>
    </w:tbl>
    <w:p w14:paraId="29D4E358" w14:textId="77777777" w:rsidR="007C29B3" w:rsidRPr="00EF3A50" w:rsidRDefault="007C29B3" w:rsidP="00325BEA">
      <w:pPr>
        <w:pStyle w:val="Geenafstand"/>
        <w:spacing w:line="360" w:lineRule="auto"/>
        <w:rPr>
          <w:rFonts w:ascii="Arial" w:eastAsiaTheme="minorEastAsia" w:hAnsi="Arial" w:cs="Arial"/>
        </w:rPr>
      </w:pPr>
    </w:p>
    <w:p w14:paraId="1696C04D" w14:textId="3A2FD1BB" w:rsidR="00C92748" w:rsidRDefault="001E117F">
      <w:pPr>
        <w:rPr>
          <w:rFonts w:ascii="Arial" w:hAnsi="Arial" w:cs="Arial"/>
        </w:rPr>
      </w:pPr>
      <w:r>
        <w:rPr>
          <w:rFonts w:ascii="Arial" w:hAnsi="Arial" w:cs="Arial"/>
        </w:rPr>
        <w:br w:type="page"/>
      </w:r>
    </w:p>
    <w:p w14:paraId="2FEA9FE7" w14:textId="432F098E" w:rsidR="00492E43" w:rsidRPr="001E117F" w:rsidRDefault="00492E43" w:rsidP="006F3AFA">
      <w:pPr>
        <w:pStyle w:val="Geenafstand"/>
        <w:numPr>
          <w:ilvl w:val="1"/>
          <w:numId w:val="8"/>
        </w:numPr>
        <w:spacing w:line="360" w:lineRule="auto"/>
        <w:rPr>
          <w:rFonts w:ascii="Arial" w:hAnsi="Arial" w:cs="Arial"/>
          <w:i/>
        </w:rPr>
      </w:pPr>
      <w:r>
        <w:rPr>
          <w:rFonts w:ascii="Arial" w:hAnsi="Arial" w:cs="Arial"/>
          <w:i/>
        </w:rPr>
        <w:lastRenderedPageBreak/>
        <w:t>Realism score</w:t>
      </w:r>
    </w:p>
    <w:p w14:paraId="4609CC01" w14:textId="4299DC8F" w:rsidR="00673043" w:rsidRDefault="005B1644" w:rsidP="003877EF">
      <w:pPr>
        <w:pStyle w:val="Geenafstand"/>
        <w:spacing w:line="360" w:lineRule="auto"/>
        <w:ind w:firstLine="360"/>
        <w:rPr>
          <w:rFonts w:ascii="Arial" w:hAnsi="Arial" w:cs="Arial"/>
          <w:iCs/>
        </w:rPr>
      </w:pPr>
      <w:r>
        <w:rPr>
          <w:rFonts w:ascii="Arial" w:hAnsi="Arial" w:cs="Arial"/>
          <w:iCs/>
        </w:rPr>
        <w:t xml:space="preserve">We present a novel </w:t>
      </w:r>
      <w:r w:rsidRPr="00492E43">
        <w:rPr>
          <w:rFonts w:ascii="Arial" w:hAnsi="Arial" w:cs="Arial"/>
          <w:iCs/>
        </w:rPr>
        <w:t>realism</w:t>
      </w:r>
      <w:r>
        <w:rPr>
          <w:rFonts w:ascii="Arial" w:hAnsi="Arial" w:cs="Arial"/>
          <w:iCs/>
        </w:rPr>
        <w:t xml:space="preserve"> scor</w:t>
      </w:r>
      <w:r w:rsidR="003877EF">
        <w:rPr>
          <w:rFonts w:ascii="Arial" w:hAnsi="Arial" w:cs="Arial"/>
          <w:iCs/>
        </w:rPr>
        <w:t>e</w:t>
      </w:r>
      <w:r w:rsidR="00673043">
        <w:rPr>
          <w:rFonts w:ascii="Arial" w:hAnsi="Arial" w:cs="Arial"/>
          <w:iCs/>
        </w:rPr>
        <w:t xml:space="preserve"> which can be used to evaluate counterfactuals</w:t>
      </w:r>
      <w:r w:rsidR="003877EF">
        <w:rPr>
          <w:rFonts w:ascii="Arial" w:hAnsi="Arial" w:cs="Arial"/>
          <w:iCs/>
        </w:rPr>
        <w:t xml:space="preserve">. </w:t>
      </w:r>
      <w:r w:rsidR="00673043">
        <w:rPr>
          <w:rFonts w:ascii="Arial" w:hAnsi="Arial" w:cs="Arial"/>
          <w:iCs/>
        </w:rPr>
        <w:t>This score assesses whether a generated counterfactual has feasible combinations of feature values in relation to the training data. It is calculated as follows;</w:t>
      </w:r>
    </w:p>
    <w:p w14:paraId="470CE1F1" w14:textId="77777777" w:rsidR="00543299" w:rsidRDefault="005B1644" w:rsidP="00543299">
      <w:pPr>
        <w:pStyle w:val="Geenafstand"/>
        <w:numPr>
          <w:ilvl w:val="0"/>
          <w:numId w:val="48"/>
        </w:numPr>
        <w:spacing w:line="360" w:lineRule="auto"/>
        <w:rPr>
          <w:rFonts w:ascii="Arial" w:hAnsi="Arial" w:cs="Arial"/>
          <w:iCs/>
        </w:rPr>
      </w:pPr>
      <w:r>
        <w:rPr>
          <w:rFonts w:ascii="Arial" w:hAnsi="Arial" w:cs="Arial"/>
          <w:iCs/>
        </w:rPr>
        <w:t xml:space="preserve">When the dataset is loaded, </w:t>
      </w:r>
      <w:r w:rsidR="00673043">
        <w:rPr>
          <w:rFonts w:ascii="Arial" w:hAnsi="Arial" w:cs="Arial"/>
          <w:iCs/>
        </w:rPr>
        <w:t xml:space="preserve">a list is generated for each feature that ranks all other variables according to their correlation with the feature. </w:t>
      </w:r>
    </w:p>
    <w:p w14:paraId="55746D91" w14:textId="77777777" w:rsidR="00543299" w:rsidRDefault="00673043" w:rsidP="00543299">
      <w:pPr>
        <w:pStyle w:val="Geenafstand"/>
        <w:numPr>
          <w:ilvl w:val="0"/>
          <w:numId w:val="48"/>
        </w:numPr>
        <w:spacing w:line="360" w:lineRule="auto"/>
        <w:rPr>
          <w:rFonts w:ascii="Arial" w:hAnsi="Arial" w:cs="Arial"/>
          <w:iCs/>
        </w:rPr>
      </w:pPr>
      <w:r w:rsidRPr="00543299">
        <w:rPr>
          <w:rFonts w:ascii="Arial" w:hAnsi="Arial" w:cs="Arial"/>
          <w:iCs/>
        </w:rPr>
        <w:t xml:space="preserve">When a counterfactual is found, each feature </w:t>
      </w:r>
      <w:r w:rsidR="00A954F7" w:rsidRPr="00543299">
        <w:rPr>
          <w:rFonts w:ascii="Arial" w:hAnsi="Arial" w:cs="Arial"/>
          <w:iCs/>
        </w:rPr>
        <w:t>that has a different value than</w:t>
      </w:r>
      <w:r w:rsidRPr="00543299">
        <w:rPr>
          <w:rFonts w:ascii="Arial" w:hAnsi="Arial" w:cs="Arial"/>
          <w:iCs/>
        </w:rPr>
        <w:t xml:space="preserve"> the original instance is assessed</w:t>
      </w:r>
      <w:r w:rsidR="00A954F7" w:rsidRPr="00543299">
        <w:rPr>
          <w:rFonts w:ascii="Arial" w:hAnsi="Arial" w:cs="Arial"/>
          <w:iCs/>
        </w:rPr>
        <w:t xml:space="preserve">. We will refer to this feature under investigation as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diff</m:t>
            </m:r>
          </m:sub>
        </m:sSub>
      </m:oMath>
      <w:r w:rsidR="00A954F7" w:rsidRPr="00543299">
        <w:rPr>
          <w:rFonts w:ascii="Arial" w:eastAsiaTheme="minorEastAsia" w:hAnsi="Arial" w:cs="Arial"/>
          <w:iCs/>
        </w:rPr>
        <w:t>.</w:t>
      </w:r>
    </w:p>
    <w:p w14:paraId="16EABA62" w14:textId="57EC1815" w:rsidR="00543299" w:rsidRDefault="00A954F7" w:rsidP="00543299">
      <w:pPr>
        <w:pStyle w:val="Geenafstand"/>
        <w:numPr>
          <w:ilvl w:val="1"/>
          <w:numId w:val="48"/>
        </w:numPr>
        <w:spacing w:line="360" w:lineRule="auto"/>
        <w:rPr>
          <w:rFonts w:ascii="Arial" w:hAnsi="Arial" w:cs="Arial"/>
          <w:iCs/>
        </w:rPr>
      </w:pPr>
      <w:r w:rsidRPr="00543299">
        <w:rPr>
          <w:rFonts w:ascii="Arial" w:hAnsi="Arial" w:cs="Arial"/>
          <w:iCs/>
        </w:rPr>
        <w:t>The feature’s top correlated variable</w:t>
      </w:r>
      <m:oMath>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oMath>
      <w:r w:rsidRPr="00543299">
        <w:rPr>
          <w:rFonts w:ascii="Arial" w:hAnsi="Arial" w:cs="Arial"/>
          <w:iCs/>
        </w:rPr>
        <w:t xml:space="preserve"> is looked up </w:t>
      </w:r>
      <w:r w:rsidR="006A667A">
        <w:rPr>
          <w:rFonts w:ascii="Arial" w:hAnsi="Arial" w:cs="Arial"/>
          <w:iCs/>
        </w:rPr>
        <w:t>from the list in step 1.</w:t>
      </w:r>
    </w:p>
    <w:p w14:paraId="70717DEC" w14:textId="0777FC1C" w:rsidR="00543299" w:rsidRDefault="00A954F7" w:rsidP="00543299">
      <w:pPr>
        <w:pStyle w:val="Geenafstand"/>
        <w:numPr>
          <w:ilvl w:val="1"/>
          <w:numId w:val="48"/>
        </w:numPr>
        <w:spacing w:line="360" w:lineRule="auto"/>
        <w:rPr>
          <w:rFonts w:ascii="Arial" w:hAnsi="Arial" w:cs="Arial"/>
          <w:iCs/>
        </w:rPr>
      </w:pPr>
      <w:r w:rsidRPr="00543299">
        <w:rPr>
          <w:rFonts w:ascii="Arial" w:hAnsi="Arial" w:cs="Arial"/>
          <w:iCs/>
        </w:rPr>
        <w:t xml:space="preserve">Check that the valu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diff</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f</m:t>
            </m:r>
          </m:e>
          <m:sub>
            <m:r>
              <w:rPr>
                <w:rFonts w:ascii="Cambria Math" w:eastAsiaTheme="minorEastAsia" w:hAnsi="Cambria Math" w:cs="Arial"/>
              </w:rPr>
              <m:t>diff</m:t>
            </m:r>
          </m:sub>
        </m:sSub>
      </m:oMath>
      <w:r w:rsidRPr="00543299">
        <w:rPr>
          <w:rFonts w:ascii="Arial" w:eastAsiaTheme="minorEastAsia" w:hAnsi="Arial" w:cs="Arial"/>
          <w:iCs/>
        </w:rPr>
        <w:t xml:space="preserve"> in combination with the valu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f</m:t>
            </m:r>
          </m:e>
          <m:sub>
            <m:r>
              <w:rPr>
                <w:rFonts w:ascii="Cambria Math" w:eastAsiaTheme="minorEastAsia" w:hAnsi="Cambria Math" w:cs="Arial"/>
              </w:rPr>
              <m:t>corr</m:t>
            </m:r>
          </m:sub>
        </m:sSub>
      </m:oMath>
      <w:r w:rsidRPr="00543299">
        <w:rPr>
          <w:rFonts w:ascii="Arial" w:eastAsiaTheme="minorEastAsia" w:hAnsi="Arial" w:cs="Arial"/>
          <w:iCs/>
        </w:rPr>
        <w:t xml:space="preserve"> exists in the training data. If so, add 1 to the realism score. If not, add 0. </w:t>
      </w:r>
    </w:p>
    <w:p w14:paraId="3E318193" w14:textId="6812B2E7" w:rsidR="00A954F7" w:rsidRPr="00543299" w:rsidRDefault="00A954F7" w:rsidP="00543299">
      <w:pPr>
        <w:pStyle w:val="Geenafstand"/>
        <w:numPr>
          <w:ilvl w:val="1"/>
          <w:numId w:val="48"/>
        </w:numPr>
        <w:spacing w:line="360" w:lineRule="auto"/>
        <w:rPr>
          <w:rFonts w:ascii="Arial" w:hAnsi="Arial" w:cs="Arial"/>
          <w:iCs/>
        </w:rPr>
      </w:pPr>
      <w:r w:rsidRPr="00543299">
        <w:rPr>
          <w:rFonts w:ascii="Arial" w:eastAsiaTheme="minorEastAsia" w:hAnsi="Arial" w:cs="Arial"/>
          <w:iCs/>
        </w:rPr>
        <w:t xml:space="preserve">If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oMath>
      <w:r w:rsidRPr="00543299">
        <w:rPr>
          <w:rFonts w:ascii="Arial" w:eastAsiaTheme="minorEastAsia" w:hAnsi="Arial" w:cs="Arial"/>
          <w:iCs/>
        </w:rPr>
        <w:t xml:space="preserve"> was </w:t>
      </w:r>
      <w:r w:rsidR="00761DED">
        <w:rPr>
          <w:rFonts w:ascii="Arial" w:eastAsiaTheme="minorEastAsia" w:hAnsi="Arial" w:cs="Arial"/>
          <w:iCs/>
        </w:rPr>
        <w:t xml:space="preserve">also </w:t>
      </w:r>
      <w:r w:rsidRPr="00543299">
        <w:rPr>
          <w:rFonts w:ascii="Arial" w:eastAsiaTheme="minorEastAsia" w:hAnsi="Arial" w:cs="Arial"/>
          <w:iCs/>
        </w:rPr>
        <w:t xml:space="preserve">part of the set of features that differs between the original and the counterfactual instance, </w:t>
      </w:r>
      <w:r w:rsidR="00543299" w:rsidRPr="00543299">
        <w:rPr>
          <w:rFonts w:ascii="Arial" w:eastAsiaTheme="minorEastAsia" w:hAnsi="Arial" w:cs="Arial"/>
          <w:iCs/>
        </w:rPr>
        <w:t xml:space="preserve">we return to </w:t>
      </w:r>
      <w:r w:rsidR="00543299">
        <w:rPr>
          <w:rFonts w:ascii="Arial" w:eastAsiaTheme="minorEastAsia" w:hAnsi="Arial" w:cs="Arial"/>
          <w:iCs/>
        </w:rPr>
        <w:t xml:space="preserve">step a and pick next most correlated feature with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diff</m:t>
            </m:r>
          </m:sub>
        </m:sSub>
      </m:oMath>
      <w:r w:rsidR="00543299">
        <w:rPr>
          <w:rFonts w:ascii="Arial" w:eastAsiaTheme="minorEastAsia" w:hAnsi="Arial" w:cs="Arial"/>
          <w:iCs/>
        </w:rPr>
        <w:t xml:space="preserve"> to b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oMath>
      <w:r w:rsidR="00543299">
        <w:rPr>
          <w:rFonts w:ascii="Arial" w:eastAsiaTheme="minorEastAsia" w:hAnsi="Arial" w:cs="Arial"/>
          <w:iCs/>
        </w:rPr>
        <w:t>. In this way, the score is grounded in</w:t>
      </w:r>
      <w:r w:rsidR="003E2277">
        <w:rPr>
          <w:rFonts w:ascii="Arial" w:eastAsiaTheme="minorEastAsia" w:hAnsi="Arial" w:cs="Arial"/>
          <w:iCs/>
        </w:rPr>
        <w:t xml:space="preserve"> the values of</w:t>
      </w:r>
      <w:r w:rsidR="00543299">
        <w:rPr>
          <w:rFonts w:ascii="Arial" w:eastAsiaTheme="minorEastAsia" w:hAnsi="Arial" w:cs="Arial"/>
          <w:iCs/>
        </w:rPr>
        <w:t xml:space="preserve"> a real instance.</w:t>
      </w:r>
    </w:p>
    <w:p w14:paraId="5426A6B7" w14:textId="33A60300" w:rsidR="00673043" w:rsidRDefault="00A954F7" w:rsidP="00B02C03">
      <w:pPr>
        <w:pStyle w:val="Geenafstand"/>
        <w:spacing w:line="360" w:lineRule="auto"/>
        <w:rPr>
          <w:rFonts w:ascii="Arial" w:hAnsi="Arial" w:cs="Arial"/>
          <w:iCs/>
        </w:rPr>
      </w:pPr>
      <w:r>
        <w:rPr>
          <w:rFonts w:ascii="Arial" w:hAnsi="Arial" w:cs="Arial"/>
          <w:iCs/>
        </w:rPr>
        <w:t>Please refer to Figure x for an example. In this case</w:t>
      </w:r>
      <w:r w:rsidR="00543299">
        <w:rPr>
          <w:rFonts w:ascii="Arial" w:hAnsi="Arial" w:cs="Arial"/>
          <w:iCs/>
        </w:rPr>
        <w:t>, instances only consist of a TAC and a MAC value. T</w:t>
      </w:r>
      <w:r>
        <w:rPr>
          <w:rFonts w:ascii="Arial" w:hAnsi="Arial" w:cs="Arial"/>
          <w:iCs/>
        </w:rPr>
        <w:t>he counterfactual only has a different TAC-value from the original instance</w:t>
      </w:r>
      <w:r w:rsidR="00543299">
        <w:rPr>
          <w:rFonts w:ascii="Arial" w:hAnsi="Arial" w:cs="Arial"/>
          <w:iCs/>
        </w:rPr>
        <w:t>, so we need to check if that generated TAC value is plausible</w:t>
      </w:r>
      <w:r>
        <w:rPr>
          <w:rFonts w:ascii="Arial" w:hAnsi="Arial" w:cs="Arial"/>
          <w:iCs/>
        </w:rPr>
        <w:t>. The most highly-correlated feature to the TAC is the MAC.</w:t>
      </w:r>
      <w:r w:rsidR="00543299">
        <w:rPr>
          <w:rFonts w:ascii="Arial" w:hAnsi="Arial" w:cs="Arial"/>
          <w:iCs/>
        </w:rPr>
        <w:t xml:space="preserve"> We assess if TAC = 30 (from the counterfactual) in combination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Default="00A954F7" w:rsidP="00B02C03">
      <w:pPr>
        <w:pStyle w:val="Geenafstand"/>
        <w:spacing w:line="360" w:lineRule="auto"/>
        <w:rPr>
          <w:rFonts w:ascii="Arial" w:hAnsi="Arial" w:cs="Arial"/>
          <w:iCs/>
        </w:rPr>
      </w:pPr>
    </w:p>
    <w:p w14:paraId="515D1CD2" w14:textId="3112167D" w:rsidR="00B02C03" w:rsidRDefault="00B02C03" w:rsidP="00B02C03">
      <w:pPr>
        <w:pStyle w:val="Geenafstand"/>
        <w:spacing w:line="360" w:lineRule="auto"/>
        <w:rPr>
          <w:rFonts w:ascii="Arial" w:hAnsi="Arial" w:cs="Arial"/>
          <w:iCs/>
        </w:rPr>
      </w:pPr>
      <w:r>
        <w:rPr>
          <w:rFonts w:ascii="Arial" w:hAnsi="Arial" w:cs="Arial"/>
          <w:iCs/>
          <w:noProof/>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2151C8A8" w14:textId="0746031D" w:rsidR="00502DAB" w:rsidRDefault="005B1644" w:rsidP="00502DAB">
      <w:pPr>
        <w:pStyle w:val="Geenafstand"/>
        <w:spacing w:line="360" w:lineRule="auto"/>
        <w:rPr>
          <w:rFonts w:ascii="Arial" w:eastAsiaTheme="minorEastAsia" w:hAnsi="Arial" w:cs="Arial"/>
          <w:iCs/>
        </w:rPr>
      </w:pPr>
      <w:r>
        <w:rPr>
          <w:rFonts w:ascii="Arial" w:eastAsiaTheme="minorEastAsia" w:hAnsi="Arial" w:cs="Arial"/>
          <w:iCs/>
        </w:rPr>
        <w:t xml:space="preserve"> </w:t>
      </w:r>
    </w:p>
    <w:p w14:paraId="4756DAEF" w14:textId="2927AB1E" w:rsidR="005B1644" w:rsidRDefault="00502DAB" w:rsidP="00502DAB">
      <w:pPr>
        <w:pStyle w:val="Geenafstand"/>
        <w:spacing w:line="360" w:lineRule="auto"/>
        <w:ind w:left="360"/>
        <w:rPr>
          <w:rFonts w:ascii="Arial" w:hAnsi="Arial" w:cs="Arial"/>
          <w:iCs/>
        </w:rPr>
      </w:pPr>
      <m:oMathPara>
        <m:oMath>
          <m:r>
            <w:rPr>
              <w:rFonts w:ascii="Cambria Math" w:hAnsi="Cambria Math" w:cs="Arial"/>
            </w:rPr>
            <m:t>diff=</m:t>
          </m:r>
          <m:d>
            <m:dPr>
              <m:begChr m:val="{"/>
              <m:endChr m:val="|"/>
              <m:ctrlPr>
                <w:rPr>
                  <w:rFonts w:ascii="Cambria Math" w:hAnsi="Cambria Math" w:cs="Arial"/>
                  <w:i/>
                  <w:iCs/>
                </w:rPr>
              </m:ctrlPr>
            </m:dPr>
            <m:e>
              <m:r>
                <w:rPr>
                  <w:rFonts w:ascii="Cambria Math" w:hAnsi="Cambria Math" w:cs="Arial"/>
                </w:rPr>
                <m:t xml:space="preserve"> i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 xml:space="preserve">}  </m:t>
          </m:r>
        </m:oMath>
      </m:oMathPara>
    </w:p>
    <w:p w14:paraId="6CE8B76C" w14:textId="2833EAFF" w:rsidR="00543299" w:rsidRPr="00B813A5" w:rsidRDefault="003877EF" w:rsidP="00B813A5">
      <w:pPr>
        <w:pStyle w:val="Geenafstand"/>
        <w:spacing w:line="360" w:lineRule="auto"/>
        <w:rPr>
          <w:rFonts w:ascii="Arial" w:eastAsiaTheme="minorEastAsia" w:hAnsi="Arial" w:cs="Arial"/>
          <w:iCs/>
        </w:rPr>
      </w:pPr>
      <m:oMathPara>
        <m:oMath>
          <m:r>
            <m:rPr>
              <m:sty m:val="p"/>
            </m:rPr>
            <w:rPr>
              <w:rFonts w:ascii="Cambria Math" w:hAnsi="Cambria Math" w:cs="Arial"/>
            </w:rPr>
            <m:t>corr</m:t>
          </m:r>
          <m:r>
            <w:rPr>
              <w:rFonts w:ascii="Cambria Math" w:hAnsi="Cambria Math" w:cs="Arial"/>
            </w:rPr>
            <m:t>(</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e>
          </m:d>
          <m:r>
            <w:rPr>
              <w:rFonts w:ascii="Cambria Math" w:hAnsi="Cambria Math" w:cs="Arial"/>
            </w:rPr>
            <m:t xml:space="preserve"> |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m:rPr>
              <m:sty m:val="p"/>
            </m:rPr>
            <w:rPr>
              <w:rFonts w:ascii="Cambria Math" w:hAnsi="Cambria Math" w:cs="Arial"/>
            </w:rPr>
            <m:t xml:space="preserve"> is most highly correlated with</m:t>
          </m:r>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oMath>
      </m:oMathPara>
    </w:p>
    <w:p w14:paraId="494282B7" w14:textId="77777777" w:rsidR="00543299" w:rsidRDefault="00543299">
      <w:pPr>
        <w:rPr>
          <w:rFonts w:ascii="Arial" w:hAnsi="Arial" w:cs="Arial"/>
        </w:rPr>
      </w:pPr>
    </w:p>
    <w:p w14:paraId="784B2E61" w14:textId="1BFAF33C" w:rsidR="00B94B53" w:rsidRPr="00543299" w:rsidRDefault="00B94B53" w:rsidP="00543299">
      <w:pPr>
        <w:pStyle w:val="Geenafstand"/>
        <w:numPr>
          <w:ilvl w:val="1"/>
          <w:numId w:val="8"/>
        </w:numPr>
        <w:spacing w:line="360" w:lineRule="auto"/>
        <w:rPr>
          <w:rFonts w:ascii="Arial" w:hAnsi="Arial" w:cs="Arial"/>
          <w:i/>
        </w:rPr>
      </w:pPr>
      <w:r w:rsidRPr="00543299">
        <w:rPr>
          <w:rFonts w:ascii="Arial" w:hAnsi="Arial" w:cs="Arial"/>
          <w:i/>
        </w:rPr>
        <w:t>Visualization</w:t>
      </w:r>
    </w:p>
    <w:p w14:paraId="174B3496" w14:textId="05AB7585" w:rsidR="00B23B1E" w:rsidRPr="00325BEA" w:rsidRDefault="00EF37BA" w:rsidP="00B23B1E">
      <w:pPr>
        <w:pStyle w:val="Geenafstand"/>
        <w:spacing w:line="360" w:lineRule="auto"/>
        <w:ind w:firstLine="360"/>
        <w:rPr>
          <w:rFonts w:ascii="Arial" w:hAnsi="Arial" w:cs="Arial"/>
          <w:iCs/>
        </w:rPr>
      </w:pPr>
      <w:r>
        <w:rPr>
          <w:rFonts w:ascii="Arial" w:hAnsi="Arial" w:cs="Arial"/>
          <w:iCs/>
        </w:rPr>
        <w:t xml:space="preserve">To present the information to the user, a visual approach was used. We incorporated information that answered both questions into one </w:t>
      </w:r>
      <w:r w:rsidRPr="004014D1">
        <w:rPr>
          <w:rFonts w:ascii="Arial" w:hAnsi="Arial" w:cs="Arial"/>
          <w:iCs/>
        </w:rPr>
        <w:t>visualization</w:t>
      </w:r>
      <w:r>
        <w:rPr>
          <w:rFonts w:ascii="Arial" w:hAnsi="Arial" w:cs="Arial"/>
          <w:iCs/>
        </w:rPr>
        <w:t xml:space="preserve">. </w:t>
      </w:r>
      <w:r w:rsidR="004014D1">
        <w:rPr>
          <w:rFonts w:ascii="Arial" w:hAnsi="Arial" w:cs="Arial"/>
          <w:iCs/>
        </w:rPr>
        <w:t xml:space="preserve">Whereas previous implementations showed two separate graphs </w:t>
      </w:r>
      <w:r w:rsidR="004014D1">
        <w:rPr>
          <w:rFonts w:ascii="Arial" w:hAnsi="Arial" w:cs="Arial"/>
          <w:iCs/>
        </w:rPr>
        <w:fldChar w:fldCharType="begin"/>
      </w:r>
      <w:r w:rsidR="00AD4024">
        <w:rPr>
          <w:rFonts w:ascii="Arial" w:hAnsi="Arial" w:cs="Arial"/>
          <w:iCs/>
        </w:rPr>
        <w:instrText xml:space="preserve"> ADDIN EN.CITE &lt;EndNote&gt;&lt;Cite&gt;&lt;Author&gt;Grath&lt;/Author&gt;&lt;Year&gt;2018&lt;/Year&gt;&lt;RecNum&gt;188&lt;/RecNum&gt;&lt;DisplayText&gt;[36]&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4014D1">
        <w:rPr>
          <w:rFonts w:ascii="Arial" w:hAnsi="Arial" w:cs="Arial"/>
          <w:iCs/>
        </w:rPr>
        <w:fldChar w:fldCharType="separate"/>
      </w:r>
      <w:r w:rsidR="00AD4024">
        <w:rPr>
          <w:rFonts w:ascii="Arial" w:hAnsi="Arial" w:cs="Arial"/>
          <w:iCs/>
          <w:noProof/>
        </w:rPr>
        <w:t>[36]</w:t>
      </w:r>
      <w:r w:rsidR="004014D1">
        <w:rPr>
          <w:rFonts w:ascii="Arial" w:hAnsi="Arial" w:cs="Arial"/>
          <w:iCs/>
        </w:rPr>
        <w:fldChar w:fldCharType="end"/>
      </w:r>
      <w:r w:rsidR="004014D1">
        <w:rPr>
          <w:rFonts w:ascii="Arial" w:hAnsi="Arial" w:cs="Arial"/>
          <w:iCs/>
        </w:rPr>
        <w:t xml:space="preserve">, we were inspired to incorporate them into one picture. </w:t>
      </w:r>
      <w:r w:rsidR="0071595D">
        <w:rPr>
          <w:rFonts w:ascii="Arial" w:hAnsi="Arial" w:cs="Arial"/>
          <w:iCs/>
        </w:rPr>
        <w:t xml:space="preserve">Visual graph with distributions </w:t>
      </w:r>
      <w:r w:rsidR="0071595D">
        <w:rPr>
          <w:rFonts w:ascii="Arial" w:hAnsi="Arial" w:cs="Arial"/>
          <w:iCs/>
        </w:rPr>
        <w:fldChar w:fldCharType="begin"/>
      </w:r>
      <w:r w:rsidR="00AD4024">
        <w:rPr>
          <w:rFonts w:ascii="Arial" w:hAnsi="Arial" w:cs="Arial"/>
          <w:iCs/>
        </w:rPr>
        <w:instrText xml:space="preserve"> ADDIN EN.CITE &lt;EndNote&gt;&lt;Cite&gt;&lt;Author&gt;Gomez&lt;/Author&gt;&lt;Year&gt;2020&lt;/Year&gt;&lt;RecNum&gt;164&lt;/RecNum&gt;&lt;DisplayText&gt;[41]&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71595D">
        <w:rPr>
          <w:rFonts w:ascii="Arial" w:hAnsi="Arial" w:cs="Arial"/>
          <w:iCs/>
        </w:rPr>
        <w:fldChar w:fldCharType="separate"/>
      </w:r>
      <w:r w:rsidR="00AD4024">
        <w:rPr>
          <w:rFonts w:ascii="Arial" w:hAnsi="Arial" w:cs="Arial"/>
          <w:iCs/>
          <w:noProof/>
        </w:rPr>
        <w:t>[41]</w:t>
      </w:r>
      <w:r w:rsidR="0071595D">
        <w:rPr>
          <w:rFonts w:ascii="Arial" w:hAnsi="Arial" w:cs="Arial"/>
          <w:iCs/>
        </w:rPr>
        <w:fldChar w:fldCharType="end"/>
      </w:r>
      <w:r w:rsidR="0071595D">
        <w:rPr>
          <w:rFonts w:ascii="Arial" w:hAnsi="Arial" w:cs="Arial"/>
          <w:iCs/>
        </w:rPr>
        <w:t xml:space="preserve">. </w:t>
      </w:r>
      <w:r>
        <w:rPr>
          <w:rFonts w:ascii="Arial" w:hAnsi="Arial" w:cs="Arial"/>
          <w:iCs/>
        </w:rPr>
        <w:t xml:space="preserve">For tabular data, there have been several approaches to present the information. For example, by a conversational statement </w:t>
      </w:r>
      <w:r>
        <w:rPr>
          <w:rFonts w:ascii="Arial" w:hAnsi="Arial" w:cs="Arial"/>
          <w:iCs/>
        </w:rPr>
        <w:fldChar w:fldCharType="begin"/>
      </w:r>
      <w:r w:rsidR="00AD4024">
        <w:rPr>
          <w:rFonts w:ascii="Arial" w:hAnsi="Arial" w:cs="Arial"/>
          <w:iCs/>
        </w:rPr>
        <w:instrText xml:space="preserve"> ADDIN EN.CITE &lt;EndNote&gt;&lt;Cite&gt;&lt;Author&gt;Sokol&lt;/Author&gt;&lt;Year&gt;2018&lt;/Year&gt;&lt;RecNum&gt;179&lt;/RecNum&gt;&lt;DisplayText&gt;[45]&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rFonts w:ascii="Arial" w:hAnsi="Arial" w:cs="Arial"/>
          <w:iCs/>
        </w:rPr>
        <w:fldChar w:fldCharType="separate"/>
      </w:r>
      <w:r w:rsidR="00AD4024">
        <w:rPr>
          <w:rFonts w:ascii="Arial" w:hAnsi="Arial" w:cs="Arial"/>
          <w:iCs/>
          <w:noProof/>
        </w:rPr>
        <w:t>[45]</w:t>
      </w:r>
      <w:r>
        <w:rPr>
          <w:rFonts w:ascii="Arial" w:hAnsi="Arial" w:cs="Arial"/>
          <w:iCs/>
        </w:rPr>
        <w:fldChar w:fldCharType="end"/>
      </w:r>
      <w:r w:rsidR="00B23B1E">
        <w:rPr>
          <w:rFonts w:ascii="Arial" w:hAnsi="Arial" w:cs="Arial"/>
          <w:iCs/>
        </w:rPr>
        <w:t xml:space="preserve">. This study also highlighted the importance of a grounded explanation; making sure the user </w:t>
      </w:r>
      <w:r w:rsidR="004014D1">
        <w:rPr>
          <w:rFonts w:ascii="Arial" w:hAnsi="Arial" w:cs="Arial"/>
          <w:iCs/>
        </w:rPr>
        <w:t>understands</w:t>
      </w:r>
      <w:r w:rsidR="00B23B1E">
        <w:rPr>
          <w:rFonts w:ascii="Arial" w:hAnsi="Arial" w:cs="Arial"/>
          <w:iCs/>
        </w:rPr>
        <w:t xml:space="preserve"> under which conditions the explanation holds.</w:t>
      </w:r>
      <w:r w:rsidR="004014D1">
        <w:rPr>
          <w:rFonts w:ascii="Arial" w:hAnsi="Arial" w:cs="Arial"/>
          <w:iCs/>
        </w:rPr>
        <w:t xml:space="preserve"> The visualizations </w:t>
      </w:r>
    </w:p>
    <w:p w14:paraId="30FABD34" w14:textId="77777777" w:rsidR="00B94B53" w:rsidRPr="00EF37BA" w:rsidRDefault="00B94B53" w:rsidP="00B94B53">
      <w:pPr>
        <w:pStyle w:val="Geenafstand"/>
        <w:spacing w:line="360" w:lineRule="auto"/>
        <w:ind w:left="360"/>
        <w:rPr>
          <w:rFonts w:ascii="Arial" w:hAnsi="Arial" w:cs="Arial"/>
          <w:iCs/>
        </w:rPr>
      </w:pPr>
    </w:p>
    <w:p w14:paraId="77068153" w14:textId="60E1DFE2" w:rsidR="007E0203" w:rsidRPr="004B08EA" w:rsidRDefault="00F13D70" w:rsidP="003877EF">
      <w:pPr>
        <w:rPr>
          <w:rFonts w:ascii="Arial" w:hAnsi="Arial" w:cs="Arial"/>
        </w:rPr>
      </w:pPr>
      <w:r>
        <w:rPr>
          <w:rFonts w:ascii="Arial" w:hAnsi="Arial" w:cs="Arial"/>
        </w:rPr>
        <w:br w:type="page"/>
      </w:r>
    </w:p>
    <w:p w14:paraId="75DB11C9" w14:textId="77777777" w:rsidR="009D7092" w:rsidRPr="004B08EA" w:rsidRDefault="009D7092" w:rsidP="00543299">
      <w:pPr>
        <w:pStyle w:val="Geenafstand"/>
        <w:numPr>
          <w:ilvl w:val="0"/>
          <w:numId w:val="48"/>
        </w:numPr>
        <w:spacing w:line="360" w:lineRule="auto"/>
        <w:rPr>
          <w:rFonts w:ascii="Arial" w:hAnsi="Arial" w:cs="Arial"/>
          <w:b/>
        </w:rPr>
      </w:pPr>
      <w:r w:rsidRPr="004B08EA">
        <w:rPr>
          <w:rFonts w:ascii="Arial" w:hAnsi="Arial" w:cs="Arial"/>
          <w:b/>
        </w:rPr>
        <w:lastRenderedPageBreak/>
        <w:t>Results</w:t>
      </w:r>
      <w:r w:rsidR="00062298" w:rsidRPr="004B08EA">
        <w:rPr>
          <w:rFonts w:ascii="Arial" w:hAnsi="Arial" w:cs="Arial"/>
          <w:b/>
        </w:rPr>
        <w:t xml:space="preserve"> and discussion</w:t>
      </w:r>
    </w:p>
    <w:p w14:paraId="6D95CC3D" w14:textId="77777777" w:rsidR="00CF0476" w:rsidRDefault="00CF0476" w:rsidP="004940AD">
      <w:pPr>
        <w:pStyle w:val="Geenafstand"/>
        <w:spacing w:line="360" w:lineRule="auto"/>
        <w:rPr>
          <w:rFonts w:ascii="Arial" w:hAnsi="Arial" w:cs="Arial"/>
        </w:rPr>
      </w:pPr>
    </w:p>
    <w:p w14:paraId="33AABFCB" w14:textId="4870B877" w:rsidR="002429E3" w:rsidRPr="00492E43" w:rsidRDefault="000D78AE" w:rsidP="00543299">
      <w:pPr>
        <w:pStyle w:val="Geenafstand"/>
        <w:numPr>
          <w:ilvl w:val="1"/>
          <w:numId w:val="48"/>
        </w:numPr>
        <w:spacing w:line="360" w:lineRule="auto"/>
        <w:rPr>
          <w:rFonts w:ascii="Arial" w:hAnsi="Arial" w:cs="Arial"/>
          <w:i/>
          <w:iCs/>
        </w:rPr>
      </w:pPr>
      <w:r w:rsidRPr="00492E43">
        <w:rPr>
          <w:rFonts w:ascii="Arial" w:hAnsi="Arial" w:cs="Arial"/>
          <w:i/>
          <w:iCs/>
        </w:rPr>
        <w:t xml:space="preserve">ReCo </w:t>
      </w:r>
      <w:r w:rsidR="00492E43">
        <w:rPr>
          <w:rFonts w:ascii="Arial" w:hAnsi="Arial" w:cs="Arial"/>
          <w:i/>
          <w:iCs/>
        </w:rPr>
        <w:t>quantitative evaluation</w:t>
      </w:r>
      <w:r w:rsidRPr="00492E43">
        <w:rPr>
          <w:rFonts w:ascii="Arial" w:hAnsi="Arial" w:cs="Arial"/>
          <w:i/>
          <w:iCs/>
        </w:rPr>
        <w:t xml:space="preserve"> </w:t>
      </w:r>
      <w:r w:rsidR="00492E43">
        <w:rPr>
          <w:rFonts w:ascii="Arial" w:hAnsi="Arial" w:cs="Arial"/>
          <w:i/>
          <w:iCs/>
        </w:rPr>
        <w:t xml:space="preserve">compared to </w:t>
      </w:r>
      <w:r w:rsidRPr="00492E43">
        <w:rPr>
          <w:rFonts w:ascii="Arial" w:hAnsi="Arial" w:cs="Arial"/>
          <w:i/>
          <w:iCs/>
        </w:rPr>
        <w:t>the state of the art</w:t>
      </w:r>
    </w:p>
    <w:p w14:paraId="776A8367" w14:textId="7ED4D25B" w:rsidR="000D78AE" w:rsidRDefault="000D78AE" w:rsidP="0082089B">
      <w:pPr>
        <w:pStyle w:val="Geenafstand"/>
        <w:spacing w:line="360" w:lineRule="auto"/>
        <w:ind w:firstLine="360"/>
        <w:rPr>
          <w:rFonts w:ascii="Arial" w:hAnsi="Arial" w:cs="Arial"/>
        </w:rPr>
      </w:pPr>
      <w:r>
        <w:rPr>
          <w:rFonts w:ascii="Arial" w:hAnsi="Arial" w:cs="Arial"/>
        </w:rPr>
        <w:t xml:space="preserve">To determine the quality of ReCo, we have compared it against the current counterfactual methods. </w:t>
      </w:r>
      <w:proofErr w:type="spellStart"/>
      <w:r>
        <w:rPr>
          <w:rFonts w:ascii="Arial" w:hAnsi="Arial" w:cs="Arial"/>
        </w:rPr>
        <w:t>WhatIf</w:t>
      </w:r>
      <w:proofErr w:type="spellEnd"/>
      <w:r>
        <w:rPr>
          <w:rFonts w:ascii="Arial" w:hAnsi="Arial" w:cs="Arial"/>
        </w:rPr>
        <w:t xml:space="preserve"> is a method based on training data. While </w:t>
      </w:r>
      <w:proofErr w:type="spellStart"/>
      <w:r>
        <w:rPr>
          <w:rFonts w:ascii="Arial" w:hAnsi="Arial" w:cs="Arial"/>
        </w:rPr>
        <w:t>DiCE</w:t>
      </w:r>
      <w:proofErr w:type="spellEnd"/>
      <w:r>
        <w:rPr>
          <w:rFonts w:ascii="Arial" w:hAnsi="Arial" w:cs="Arial"/>
        </w:rPr>
        <w:t xml:space="preserve"> implements sampling approaches.</w:t>
      </w:r>
      <w:r w:rsidR="000024AD">
        <w:rPr>
          <w:rFonts w:ascii="Arial" w:hAnsi="Arial" w:cs="Arial"/>
        </w:rPr>
        <w:t xml:space="preserve"> </w:t>
      </w:r>
      <w:proofErr w:type="spellStart"/>
      <w:r w:rsidR="000024AD">
        <w:rPr>
          <w:rFonts w:ascii="Arial" w:hAnsi="Arial" w:cs="Arial"/>
        </w:rPr>
        <w:t>DiCE</w:t>
      </w:r>
      <w:proofErr w:type="spellEnd"/>
      <w:r w:rsidR="000024AD">
        <w:rPr>
          <w:rFonts w:ascii="Arial" w:hAnsi="Arial" w:cs="Arial"/>
        </w:rPr>
        <w:t xml:space="preserve"> genetic is actually a Python adaptation of </w:t>
      </w:r>
      <w:proofErr w:type="spellStart"/>
      <w:r w:rsidR="000D4DB3">
        <w:rPr>
          <w:rFonts w:ascii="Arial" w:hAnsi="Arial" w:cs="Arial"/>
        </w:rPr>
        <w:t>GeCo</w:t>
      </w:r>
      <w:proofErr w:type="spellEnd"/>
      <w:r w:rsidR="000D4DB3">
        <w:rPr>
          <w:rFonts w:ascii="Arial" w:hAnsi="Arial" w:cs="Arial"/>
        </w:rPr>
        <w:t xml:space="preserve">. </w:t>
      </w:r>
    </w:p>
    <w:p w14:paraId="30337DFF" w14:textId="0F9BA5FB" w:rsidR="005020D6" w:rsidRPr="004B08EA" w:rsidRDefault="005020D6" w:rsidP="00365766">
      <w:pPr>
        <w:rPr>
          <w:noProof/>
          <w:lang w:eastAsia="en-GB"/>
        </w:rPr>
      </w:pPr>
    </w:p>
    <w:p w14:paraId="2DA8FABD" w14:textId="53608548" w:rsidR="003C4729" w:rsidRPr="004B08EA" w:rsidRDefault="000024AD" w:rsidP="000079FF">
      <w:pPr>
        <w:pStyle w:val="Geenafstand"/>
        <w:spacing w:line="360" w:lineRule="auto"/>
        <w:rPr>
          <w:rFonts w:ascii="Arial" w:hAnsi="Arial" w:cs="Arial"/>
        </w:rPr>
      </w:pPr>
      <w:r>
        <w:rPr>
          <w:rFonts w:ascii="Arial" w:hAnsi="Arial" w:cs="Arial"/>
          <w:noProof/>
        </w:rPr>
        <w:drawing>
          <wp:inline distT="0" distB="0" distL="0" distR="0" wp14:anchorId="38CB611F" wp14:editId="4150C9F5">
            <wp:extent cx="5724525" cy="3638550"/>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3638550"/>
                    </a:xfrm>
                    <a:prstGeom prst="rect">
                      <a:avLst/>
                    </a:prstGeom>
                    <a:noFill/>
                    <a:ln>
                      <a:noFill/>
                    </a:ln>
                  </pic:spPr>
                </pic:pic>
              </a:graphicData>
            </a:graphic>
          </wp:inline>
        </w:drawing>
      </w:r>
    </w:p>
    <w:p w14:paraId="6002DB4B" w14:textId="2FF99B73" w:rsidR="000024AD" w:rsidRDefault="000024AD" w:rsidP="00793AF6">
      <w:pPr>
        <w:pStyle w:val="Geenafstand"/>
        <w:spacing w:line="360" w:lineRule="auto"/>
        <w:ind w:firstLine="360"/>
        <w:rPr>
          <w:rFonts w:ascii="Arial" w:hAnsi="Arial" w:cs="Arial"/>
        </w:rPr>
      </w:pPr>
      <w:r>
        <w:rPr>
          <w:rFonts w:ascii="Arial" w:hAnsi="Arial" w:cs="Arial"/>
        </w:rPr>
        <w:t xml:space="preserve">While </w:t>
      </w:r>
      <w:proofErr w:type="spellStart"/>
      <w:r>
        <w:rPr>
          <w:rFonts w:ascii="Arial" w:hAnsi="Arial" w:cs="Arial"/>
        </w:rPr>
        <w:t>DiCE</w:t>
      </w:r>
      <w:proofErr w:type="spellEnd"/>
      <w:r>
        <w:rPr>
          <w:rFonts w:ascii="Arial" w:hAnsi="Arial" w:cs="Arial"/>
        </w:rPr>
        <w:t xml:space="preserve"> random performs best in terms of the number of differences, and quite well on distance, it performs poorly on realism and is the furthest away from the training data. This is because </w:t>
      </w:r>
      <w:proofErr w:type="spellStart"/>
      <w:r>
        <w:rPr>
          <w:rFonts w:ascii="Arial" w:hAnsi="Arial" w:cs="Arial"/>
        </w:rPr>
        <w:t>DiCE</w:t>
      </w:r>
      <w:proofErr w:type="spellEnd"/>
      <w:r>
        <w:rPr>
          <w:rFonts w:ascii="Arial" w:hAnsi="Arial" w:cs="Arial"/>
        </w:rPr>
        <w:t xml:space="preserv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Pr>
          <w:rFonts w:ascii="Arial" w:hAnsi="Arial" w:cs="Arial"/>
        </w:rPr>
        <w:t>s</w:t>
      </w:r>
      <w:r>
        <w:rPr>
          <w:rFonts w:ascii="Arial" w:hAnsi="Arial" w:cs="Arial"/>
        </w:rPr>
        <w:t>.</w:t>
      </w:r>
    </w:p>
    <w:p w14:paraId="12D4D0D6" w14:textId="70B8BE3F" w:rsidR="00BE58C2" w:rsidRDefault="000024AD" w:rsidP="00907C79">
      <w:pPr>
        <w:pStyle w:val="Geenafstand"/>
        <w:spacing w:line="360" w:lineRule="auto"/>
        <w:ind w:firstLine="360"/>
        <w:rPr>
          <w:rFonts w:ascii="Arial" w:hAnsi="Arial" w:cs="Arial"/>
        </w:rPr>
      </w:pPr>
      <w:r>
        <w:rPr>
          <w:rFonts w:ascii="Arial" w:hAnsi="Arial" w:cs="Arial"/>
        </w:rPr>
        <w:t>An improvement can be seen when the genetic version is used; the median realism score almost hits a sufficient 0.6</w:t>
      </w:r>
      <w:r w:rsidR="00E3052E">
        <w:rPr>
          <w:rFonts w:ascii="Arial" w:hAnsi="Arial" w:cs="Arial"/>
        </w:rPr>
        <w:t>, and the distance to the training data is practically zero. We can attribute the</w:t>
      </w:r>
      <w:r w:rsidR="00D252FC">
        <w:rPr>
          <w:rFonts w:ascii="Arial" w:hAnsi="Arial" w:cs="Arial"/>
        </w:rPr>
        <w:t>se</w:t>
      </w:r>
      <w:r w:rsidR="00E3052E">
        <w:rPr>
          <w:rFonts w:ascii="Arial" w:hAnsi="Arial" w:cs="Arial"/>
        </w:rPr>
        <w:t xml:space="preserve"> </w:t>
      </w:r>
      <w:r w:rsidR="00907C79">
        <w:rPr>
          <w:rFonts w:ascii="Arial" w:hAnsi="Arial" w:cs="Arial"/>
        </w:rPr>
        <w:t>better</w:t>
      </w:r>
      <w:r w:rsidR="00E3052E">
        <w:rPr>
          <w:rFonts w:ascii="Arial" w:hAnsi="Arial" w:cs="Arial"/>
        </w:rPr>
        <w:t xml:space="preserve"> score</w:t>
      </w:r>
      <w:r w:rsidR="00D252FC">
        <w:rPr>
          <w:rFonts w:ascii="Arial" w:hAnsi="Arial" w:cs="Arial"/>
        </w:rPr>
        <w:t>s</w:t>
      </w:r>
      <w:r w:rsidR="00E3052E">
        <w:rPr>
          <w:rFonts w:ascii="Arial" w:hAnsi="Arial" w:cs="Arial"/>
        </w:rPr>
        <w:t xml:space="preserve"> to the </w:t>
      </w:r>
      <w:r w:rsidR="003877EF">
        <w:rPr>
          <w:rFonts w:ascii="Arial" w:hAnsi="Arial" w:cs="Arial"/>
        </w:rPr>
        <w:t xml:space="preserve">crossover </w:t>
      </w:r>
      <w:r w:rsidR="00E3052E">
        <w:rPr>
          <w:rFonts w:ascii="Arial" w:hAnsi="Arial" w:cs="Arial"/>
        </w:rPr>
        <w:t xml:space="preserve">of </w:t>
      </w:r>
      <w:r w:rsidR="00D252FC">
        <w:rPr>
          <w:rFonts w:ascii="Arial" w:hAnsi="Arial" w:cs="Arial"/>
        </w:rPr>
        <w:t>existing</w:t>
      </w:r>
      <w:r w:rsidR="00E3052E">
        <w:rPr>
          <w:rFonts w:ascii="Arial" w:hAnsi="Arial" w:cs="Arial"/>
        </w:rPr>
        <w:t xml:space="preserve"> DNA profiles</w:t>
      </w:r>
      <w:r w:rsidR="00907C79">
        <w:rPr>
          <w:rFonts w:ascii="Arial" w:hAnsi="Arial" w:cs="Arial"/>
        </w:rPr>
        <w:t>, though this crossover can still create unlikely feature combinations. It is interesting to see that this algorithm leads to significantly larger distances and feature differences. &lt;explain why&gt;</w:t>
      </w:r>
    </w:p>
    <w:p w14:paraId="7A6765B4" w14:textId="2BBBE122" w:rsidR="00907C79" w:rsidRDefault="00907C79" w:rsidP="00907C79">
      <w:pPr>
        <w:pStyle w:val="Geenafstand"/>
        <w:spacing w:line="360" w:lineRule="auto"/>
        <w:ind w:firstLine="360"/>
        <w:rPr>
          <w:rFonts w:ascii="Arial" w:hAnsi="Arial" w:cs="Arial"/>
        </w:rPr>
      </w:pPr>
      <w:r>
        <w:rPr>
          <w:rFonts w:ascii="Arial" w:hAnsi="Arial" w:cs="Arial"/>
        </w:rPr>
        <w:t xml:space="preserve">The </w:t>
      </w:r>
      <w:proofErr w:type="spellStart"/>
      <w:r>
        <w:rPr>
          <w:rFonts w:ascii="Arial" w:hAnsi="Arial" w:cs="Arial"/>
        </w:rPr>
        <w:t>WhatIf</w:t>
      </w:r>
      <w:proofErr w:type="spellEnd"/>
      <w:r>
        <w:rPr>
          <w:rFonts w:ascii="Arial" w:hAnsi="Arial" w:cs="Arial"/>
        </w:rPr>
        <w:t xml:space="preserve"> method could be seen as a baseline, using only existing training examples as counterfactuals. Its realism score and distance to the training data are therefore perfect, but it suffers from many feature differences and a higher distance score.</w:t>
      </w:r>
    </w:p>
    <w:p w14:paraId="61B8A825" w14:textId="5DE833B9" w:rsidR="00907C79" w:rsidRDefault="00907C79" w:rsidP="00907C79">
      <w:pPr>
        <w:pStyle w:val="Geenafstand"/>
        <w:spacing w:line="360" w:lineRule="auto"/>
        <w:ind w:firstLine="360"/>
        <w:rPr>
          <w:rFonts w:ascii="Arial" w:hAnsi="Arial" w:cs="Arial"/>
        </w:rPr>
      </w:pPr>
      <w:r>
        <w:rPr>
          <w:rFonts w:ascii="Arial" w:hAnsi="Arial" w:cs="Arial"/>
        </w:rPr>
        <w:lastRenderedPageBreak/>
        <w:t xml:space="preserve">ReCo seems to provide a happy medium. </w:t>
      </w:r>
    </w:p>
    <w:p w14:paraId="30153253" w14:textId="77777777" w:rsidR="00501756" w:rsidRPr="00907C79" w:rsidRDefault="00501756" w:rsidP="00907C79">
      <w:pPr>
        <w:pStyle w:val="Geenafstand"/>
        <w:spacing w:line="360" w:lineRule="auto"/>
        <w:ind w:firstLine="360"/>
        <w:rPr>
          <w:rFonts w:ascii="Arial" w:hAnsi="Arial" w:cs="Arial"/>
        </w:rPr>
      </w:pPr>
    </w:p>
    <w:p w14:paraId="095C5CA4" w14:textId="22923767" w:rsidR="00BE58C2" w:rsidRPr="00BE58C2" w:rsidRDefault="00BE58C2" w:rsidP="00543299">
      <w:pPr>
        <w:pStyle w:val="Geenafstand"/>
        <w:numPr>
          <w:ilvl w:val="1"/>
          <w:numId w:val="48"/>
        </w:numPr>
        <w:spacing w:line="360" w:lineRule="auto"/>
        <w:rPr>
          <w:rFonts w:ascii="Arial" w:hAnsi="Arial" w:cs="Arial"/>
          <w:i/>
        </w:rPr>
      </w:pPr>
      <w:r w:rsidRPr="00BE58C2">
        <w:rPr>
          <w:rFonts w:ascii="Arial" w:hAnsi="Arial" w:cs="Arial"/>
          <w:i/>
        </w:rPr>
        <w:t>User study</w:t>
      </w:r>
    </w:p>
    <w:p w14:paraId="41A6E08E" w14:textId="766AAD74" w:rsidR="00290820" w:rsidRPr="00BE58C2" w:rsidRDefault="00290820" w:rsidP="00BF7187">
      <w:pPr>
        <w:pStyle w:val="Geenafstand"/>
        <w:spacing w:line="360" w:lineRule="auto"/>
        <w:rPr>
          <w:rFonts w:ascii="Arial" w:hAnsi="Arial" w:cs="Arial"/>
          <w:b/>
          <w:bCs/>
        </w:rPr>
      </w:pPr>
    </w:p>
    <w:p w14:paraId="758D3C04" w14:textId="77777777" w:rsidR="00BE58C2" w:rsidRPr="004B08EA" w:rsidRDefault="00BE58C2" w:rsidP="00BF7187">
      <w:pPr>
        <w:pStyle w:val="Geenafstand"/>
        <w:spacing w:line="360" w:lineRule="auto"/>
        <w:rPr>
          <w:rFonts w:ascii="Arial" w:hAnsi="Arial" w:cs="Arial"/>
        </w:rPr>
      </w:pPr>
    </w:p>
    <w:p w14:paraId="3A017BCE" w14:textId="77777777" w:rsidR="00DD340B" w:rsidRPr="00D252FC" w:rsidRDefault="002964B0" w:rsidP="00543299">
      <w:pPr>
        <w:pStyle w:val="Geenafstand"/>
        <w:numPr>
          <w:ilvl w:val="1"/>
          <w:numId w:val="48"/>
        </w:numPr>
        <w:spacing w:line="360" w:lineRule="auto"/>
        <w:rPr>
          <w:rFonts w:ascii="Arial" w:hAnsi="Arial" w:cs="Arial"/>
          <w:i/>
          <w:iCs/>
        </w:rPr>
      </w:pPr>
      <w:r w:rsidRPr="00D252FC">
        <w:rPr>
          <w:rFonts w:ascii="Arial" w:hAnsi="Arial" w:cs="Arial"/>
          <w:i/>
          <w:iCs/>
        </w:rPr>
        <w:t>F</w:t>
      </w:r>
      <w:r w:rsidR="00DD340B" w:rsidRPr="00D252FC">
        <w:rPr>
          <w:rFonts w:ascii="Arial" w:hAnsi="Arial" w:cs="Arial"/>
          <w:i/>
          <w:iCs/>
        </w:rPr>
        <w:t xml:space="preserve">uture </w:t>
      </w:r>
      <w:r w:rsidR="00A5775E" w:rsidRPr="00D252FC">
        <w:rPr>
          <w:rFonts w:ascii="Arial" w:hAnsi="Arial" w:cs="Arial"/>
          <w:i/>
          <w:iCs/>
        </w:rPr>
        <w:t>work</w:t>
      </w:r>
    </w:p>
    <w:p w14:paraId="19ADF04F" w14:textId="24E7895E" w:rsidR="00DD340B" w:rsidRPr="004B08EA" w:rsidRDefault="00FB161A" w:rsidP="000024AD">
      <w:pPr>
        <w:pStyle w:val="Geenafstand"/>
        <w:spacing w:line="360" w:lineRule="auto"/>
        <w:ind w:firstLine="360"/>
        <w:rPr>
          <w:rFonts w:ascii="Arial" w:hAnsi="Arial" w:cs="Arial"/>
        </w:rPr>
      </w:pPr>
      <w:r w:rsidRPr="004B08EA">
        <w:rPr>
          <w:rFonts w:ascii="Arial" w:hAnsi="Arial" w:cs="Arial"/>
        </w:rPr>
        <w:t>The</w:t>
      </w:r>
    </w:p>
    <w:p w14:paraId="40E8C51D" w14:textId="77777777" w:rsidR="00DD340B" w:rsidRPr="004B08EA" w:rsidRDefault="00DD340B" w:rsidP="00DD340B">
      <w:pPr>
        <w:pStyle w:val="Geenafstand"/>
        <w:spacing w:line="360" w:lineRule="auto"/>
        <w:rPr>
          <w:rFonts w:ascii="Arial" w:hAnsi="Arial" w:cs="Arial"/>
        </w:rPr>
      </w:pPr>
    </w:p>
    <w:p w14:paraId="3CDECF23" w14:textId="77777777" w:rsidR="00DD340B" w:rsidRPr="004B08EA" w:rsidRDefault="00DD340B" w:rsidP="00BF7187">
      <w:pPr>
        <w:pStyle w:val="Geenafstand"/>
        <w:spacing w:line="360" w:lineRule="auto"/>
        <w:rPr>
          <w:rFonts w:ascii="Arial" w:hAnsi="Arial" w:cs="Arial"/>
        </w:rPr>
      </w:pPr>
    </w:p>
    <w:p w14:paraId="4ABD573E" w14:textId="77777777" w:rsidR="00275565" w:rsidRPr="004B08EA" w:rsidRDefault="00C87F83" w:rsidP="00543299">
      <w:pPr>
        <w:pStyle w:val="Geenafstand"/>
        <w:numPr>
          <w:ilvl w:val="0"/>
          <w:numId w:val="48"/>
        </w:numPr>
        <w:spacing w:line="360" w:lineRule="auto"/>
        <w:rPr>
          <w:rFonts w:ascii="Arial" w:hAnsi="Arial" w:cs="Arial"/>
          <w:b/>
        </w:rPr>
      </w:pPr>
      <w:r w:rsidRPr="004B08EA">
        <w:rPr>
          <w:rFonts w:ascii="Arial" w:hAnsi="Arial" w:cs="Arial"/>
          <w:b/>
        </w:rPr>
        <w:t>C</w:t>
      </w:r>
      <w:r w:rsidR="00685923" w:rsidRPr="004B08EA">
        <w:rPr>
          <w:rFonts w:ascii="Arial" w:hAnsi="Arial" w:cs="Arial"/>
          <w:b/>
        </w:rPr>
        <w:t>onclu</w:t>
      </w:r>
      <w:r w:rsidR="008A2886" w:rsidRPr="004B08EA">
        <w:rPr>
          <w:rFonts w:ascii="Arial" w:hAnsi="Arial" w:cs="Arial"/>
          <w:b/>
        </w:rPr>
        <w:t>sion</w:t>
      </w:r>
    </w:p>
    <w:p w14:paraId="5CC8C415" w14:textId="69104896" w:rsidR="00295D0B" w:rsidRPr="004B08EA" w:rsidRDefault="00295D0B" w:rsidP="00332E33">
      <w:pPr>
        <w:pStyle w:val="Geenafstand"/>
        <w:spacing w:line="360" w:lineRule="auto"/>
        <w:ind w:firstLine="360"/>
        <w:rPr>
          <w:rFonts w:ascii="Arial" w:hAnsi="Arial" w:cs="Arial"/>
        </w:rPr>
      </w:pPr>
      <w:r w:rsidRPr="004B08EA">
        <w:rPr>
          <w:rFonts w:ascii="Arial" w:hAnsi="Arial" w:cs="Arial"/>
        </w:rPr>
        <w:t xml:space="preserve">This study describes </w:t>
      </w:r>
    </w:p>
    <w:p w14:paraId="1D173C50" w14:textId="77777777" w:rsidR="0011186C" w:rsidRDefault="0011186C" w:rsidP="007D0590">
      <w:pPr>
        <w:pStyle w:val="Geenafstand"/>
        <w:spacing w:line="360" w:lineRule="auto"/>
        <w:rPr>
          <w:rFonts w:ascii="Arial" w:hAnsi="Arial" w:cs="Arial"/>
        </w:rPr>
      </w:pPr>
    </w:p>
    <w:p w14:paraId="1F718502" w14:textId="77777777" w:rsidR="004B08EA" w:rsidRPr="004B08EA" w:rsidRDefault="004B08EA" w:rsidP="007D0590">
      <w:pPr>
        <w:pStyle w:val="Geenafstand"/>
        <w:spacing w:line="360" w:lineRule="auto"/>
        <w:rPr>
          <w:rFonts w:ascii="Arial" w:hAnsi="Arial" w:cs="Arial"/>
        </w:rPr>
      </w:pPr>
    </w:p>
    <w:p w14:paraId="61085D30" w14:textId="77777777" w:rsidR="006D362C" w:rsidRPr="004B08EA" w:rsidRDefault="006D362C" w:rsidP="007D0590">
      <w:pPr>
        <w:pStyle w:val="Geenafstand"/>
        <w:spacing w:line="360" w:lineRule="auto"/>
        <w:rPr>
          <w:rFonts w:ascii="Arial" w:hAnsi="Arial" w:cs="Arial"/>
          <w:b/>
        </w:rPr>
      </w:pPr>
      <w:r w:rsidRPr="004B08EA">
        <w:rPr>
          <w:rFonts w:ascii="Arial" w:hAnsi="Arial" w:cs="Arial"/>
          <w:b/>
        </w:rPr>
        <w:t>Acknowledgements</w:t>
      </w:r>
    </w:p>
    <w:p w14:paraId="507C3251" w14:textId="1C5CA37F" w:rsidR="000D78AE" w:rsidRDefault="0011186C" w:rsidP="0011186C">
      <w:pPr>
        <w:pStyle w:val="Geenafstand"/>
        <w:spacing w:line="360" w:lineRule="auto"/>
        <w:ind w:firstLine="360"/>
        <w:rPr>
          <w:rFonts w:ascii="Arial" w:hAnsi="Arial" w:cs="Arial"/>
        </w:rPr>
      </w:pPr>
      <w:r w:rsidRPr="004B08EA">
        <w:rPr>
          <w:rFonts w:ascii="Arial" w:hAnsi="Arial" w:cs="Arial"/>
        </w:rPr>
        <w:t xml:space="preserve">We are </w:t>
      </w:r>
      <w:r w:rsidR="00BE6EC5" w:rsidRPr="004B08EA">
        <w:rPr>
          <w:rFonts w:ascii="Arial" w:hAnsi="Arial" w:cs="Arial"/>
        </w:rPr>
        <w:t xml:space="preserve">thankful to </w:t>
      </w:r>
      <w:r w:rsidR="000D78AE">
        <w:rPr>
          <w:rFonts w:ascii="Arial" w:hAnsi="Arial" w:cs="Arial"/>
        </w:rPr>
        <w:t xml:space="preserve">Corina </w:t>
      </w:r>
      <w:proofErr w:type="spellStart"/>
      <w:r w:rsidR="000D78AE">
        <w:rPr>
          <w:rFonts w:ascii="Arial" w:hAnsi="Arial" w:cs="Arial"/>
        </w:rPr>
        <w:t>Benschop</w:t>
      </w:r>
      <w:proofErr w:type="spellEnd"/>
      <w:r w:rsidR="000D78AE">
        <w:rPr>
          <w:rFonts w:ascii="Arial" w:hAnsi="Arial" w:cs="Arial"/>
        </w:rPr>
        <w:t xml:space="preserve"> for insightful discussions, J</w:t>
      </w:r>
      <w:r w:rsidR="00F622D7">
        <w:rPr>
          <w:rFonts w:ascii="Arial" w:hAnsi="Arial" w:cs="Arial"/>
        </w:rPr>
        <w:t>erry</w:t>
      </w:r>
      <w:r w:rsidR="000D78AE">
        <w:rPr>
          <w:rFonts w:ascii="Arial" w:hAnsi="Arial" w:cs="Arial"/>
        </w:rPr>
        <w:t xml:space="preserve"> for sampling 5000 DNA mixtures with </w:t>
      </w:r>
      <w:proofErr w:type="spellStart"/>
      <w:r w:rsidR="000D78AE">
        <w:rPr>
          <w:rFonts w:ascii="Arial" w:hAnsi="Arial" w:cs="Arial"/>
        </w:rPr>
        <w:t>EuroForMix</w:t>
      </w:r>
      <w:proofErr w:type="spellEnd"/>
      <w:r w:rsidR="000D78AE">
        <w:rPr>
          <w:rFonts w:ascii="Arial" w:hAnsi="Arial" w:cs="Arial"/>
        </w:rPr>
        <w:t xml:space="preserve">, </w:t>
      </w:r>
      <w:proofErr w:type="spellStart"/>
      <w:r w:rsidR="000D78AE">
        <w:rPr>
          <w:rFonts w:ascii="Arial" w:hAnsi="Arial" w:cs="Arial"/>
        </w:rPr>
        <w:t>BiS</w:t>
      </w:r>
      <w:proofErr w:type="spellEnd"/>
      <w:r w:rsidR="000D78AE">
        <w:rPr>
          <w:rFonts w:ascii="Arial" w:hAnsi="Arial" w:cs="Arial"/>
        </w:rPr>
        <w:t xml:space="preserve"> for participating in the user studies,</w:t>
      </w:r>
    </w:p>
    <w:p w14:paraId="2855920F" w14:textId="77777777" w:rsidR="00BF0314" w:rsidRPr="004B08EA" w:rsidRDefault="00BF0314" w:rsidP="007D0590">
      <w:pPr>
        <w:pStyle w:val="Geenafstand"/>
        <w:spacing w:line="360" w:lineRule="auto"/>
        <w:rPr>
          <w:rFonts w:ascii="Arial" w:hAnsi="Arial" w:cs="Arial"/>
        </w:rPr>
      </w:pPr>
    </w:p>
    <w:p w14:paraId="75D12130" w14:textId="77777777" w:rsidR="00980971" w:rsidRPr="004B08EA" w:rsidRDefault="00980971" w:rsidP="00531D03">
      <w:pPr>
        <w:pStyle w:val="Geenafstand"/>
        <w:spacing w:line="360" w:lineRule="auto"/>
        <w:rPr>
          <w:rFonts w:ascii="Arial" w:hAnsi="Arial" w:cs="Arial"/>
        </w:rPr>
      </w:pPr>
    </w:p>
    <w:p w14:paraId="72F3232C" w14:textId="77777777" w:rsidR="00CC095C" w:rsidRPr="00B506B2" w:rsidRDefault="00CC095C" w:rsidP="00531D03">
      <w:pPr>
        <w:rPr>
          <w:rFonts w:ascii="Arial" w:hAnsi="Arial" w:cs="Arial"/>
          <w:b/>
          <w:lang w:val="en-US"/>
        </w:rPr>
      </w:pPr>
      <w:r w:rsidRPr="00B506B2">
        <w:rPr>
          <w:rFonts w:ascii="Arial" w:hAnsi="Arial" w:cs="Arial"/>
          <w:b/>
          <w:lang w:val="en-US"/>
        </w:rPr>
        <w:t>References</w:t>
      </w:r>
    </w:p>
    <w:p w14:paraId="606F1AD7" w14:textId="77777777" w:rsidR="00494BB3" w:rsidRPr="00494BB3" w:rsidRDefault="00FC17CD" w:rsidP="00494BB3">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94BB3" w:rsidRPr="00494BB3">
        <w:t>1.</w:t>
      </w:r>
      <w:r w:rsidR="00494BB3" w:rsidRPr="00494BB3">
        <w:tab/>
        <w:t xml:space="preserve">Coble, M.D., et al., </w:t>
      </w:r>
      <w:r w:rsidR="00494BB3" w:rsidRPr="00494BB3">
        <w:rPr>
          <w:i/>
        </w:rPr>
        <w:t>Uncertainty in the number of contributors in the proposed new CODIS set.</w:t>
      </w:r>
      <w:r w:rsidR="00494BB3" w:rsidRPr="00494BB3">
        <w:t xml:space="preserve"> Forensic Science International: Genetics, 2015. </w:t>
      </w:r>
      <w:r w:rsidR="00494BB3" w:rsidRPr="00494BB3">
        <w:rPr>
          <w:b/>
        </w:rPr>
        <w:t>19</w:t>
      </w:r>
      <w:r w:rsidR="00494BB3" w:rsidRPr="00494BB3">
        <w:t>: p. 207-211.</w:t>
      </w:r>
    </w:p>
    <w:p w14:paraId="61AD9235" w14:textId="77777777" w:rsidR="00494BB3" w:rsidRPr="00494BB3" w:rsidRDefault="00494BB3" w:rsidP="00494BB3">
      <w:pPr>
        <w:pStyle w:val="EndNoteBibliography"/>
        <w:ind w:left="720" w:hanging="720"/>
      </w:pPr>
      <w:r w:rsidRPr="00494BB3">
        <w:t>2.</w:t>
      </w:r>
      <w:r w:rsidRPr="00494BB3">
        <w:tab/>
        <w:t xml:space="preserve">Benschop, C.C.G., et al., </w:t>
      </w:r>
      <w:r w:rsidRPr="00494BB3">
        <w:rPr>
          <w:i/>
        </w:rPr>
        <w:t>The effect of varying the number of contributors on likelihood ratios for complex DNA mixtures.</w:t>
      </w:r>
      <w:r w:rsidRPr="00494BB3">
        <w:t xml:space="preserve"> Forensic Science International: Genetics, 2015. </w:t>
      </w:r>
      <w:r w:rsidRPr="00494BB3">
        <w:rPr>
          <w:b/>
        </w:rPr>
        <w:t>19</w:t>
      </w:r>
      <w:r w:rsidRPr="00494BB3">
        <w:t>: p. 92-99.</w:t>
      </w:r>
    </w:p>
    <w:p w14:paraId="1C860B54" w14:textId="77777777" w:rsidR="00494BB3" w:rsidRPr="00494BB3" w:rsidRDefault="00494BB3" w:rsidP="00494BB3">
      <w:pPr>
        <w:pStyle w:val="EndNoteBibliography"/>
        <w:ind w:left="720" w:hanging="720"/>
      </w:pPr>
      <w:r w:rsidRPr="00494BB3">
        <w:t>3.</w:t>
      </w:r>
      <w:r w:rsidRPr="00494BB3">
        <w:tab/>
        <w:t xml:space="preserve">Taylor, D., J.-A. Bright, and J. Buckleton, </w:t>
      </w:r>
      <w:r w:rsidRPr="00494BB3">
        <w:rPr>
          <w:i/>
        </w:rPr>
        <w:t>Interpreting forensic DNA profiling evidence without specifying the number of contributors.</w:t>
      </w:r>
      <w:r w:rsidRPr="00494BB3">
        <w:t xml:space="preserve"> Forensic Science International: Genetics, 2014. </w:t>
      </w:r>
      <w:r w:rsidRPr="00494BB3">
        <w:rPr>
          <w:b/>
        </w:rPr>
        <w:t>13</w:t>
      </w:r>
      <w:r w:rsidRPr="00494BB3">
        <w:t>: p. 269-280.</w:t>
      </w:r>
    </w:p>
    <w:p w14:paraId="7A423E39" w14:textId="77777777" w:rsidR="00494BB3" w:rsidRPr="00494BB3" w:rsidRDefault="00494BB3" w:rsidP="00494BB3">
      <w:pPr>
        <w:pStyle w:val="EndNoteBibliography"/>
        <w:ind w:left="720" w:hanging="720"/>
      </w:pPr>
      <w:r w:rsidRPr="00494BB3">
        <w:t>4.</w:t>
      </w:r>
      <w:r w:rsidRPr="00494BB3">
        <w:tab/>
        <w:t xml:space="preserve">Bleka, Ø., G. Storvik, and P. Gill, </w:t>
      </w:r>
      <w:r w:rsidRPr="00494BB3">
        <w:rPr>
          <w:i/>
        </w:rPr>
        <w:t>EuroForMix: An open source software based on a continuous model to evaluate STR DNA profiles from a mixture of contributors with artefacts.</w:t>
      </w:r>
      <w:r w:rsidRPr="00494BB3">
        <w:t xml:space="preserve"> Forensic Science International: Genetics, 2016. </w:t>
      </w:r>
      <w:r w:rsidRPr="00494BB3">
        <w:rPr>
          <w:b/>
        </w:rPr>
        <w:t>21</w:t>
      </w:r>
      <w:r w:rsidRPr="00494BB3">
        <w:t>: p. 35-44.</w:t>
      </w:r>
    </w:p>
    <w:p w14:paraId="4B9B1427" w14:textId="77777777" w:rsidR="00494BB3" w:rsidRPr="00494BB3" w:rsidRDefault="00494BB3" w:rsidP="00494BB3">
      <w:pPr>
        <w:pStyle w:val="EndNoteBibliography"/>
        <w:ind w:left="720" w:hanging="720"/>
      </w:pPr>
      <w:r w:rsidRPr="00494BB3">
        <w:t>5.</w:t>
      </w:r>
      <w:r w:rsidRPr="00494BB3">
        <w:tab/>
        <w:t xml:space="preserve">Benschop, C.C.G., et al., </w:t>
      </w:r>
      <w:r w:rsidRPr="00494BB3">
        <w:rPr>
          <w:i/>
        </w:rPr>
        <w:t>Multi-laboratory validation of DNAxs including the statistical library DNAStatistX.</w:t>
      </w:r>
      <w:r w:rsidRPr="00494BB3">
        <w:t xml:space="preserve"> Forensic Science International: Genetics, 2020. </w:t>
      </w:r>
      <w:r w:rsidRPr="00494BB3">
        <w:rPr>
          <w:b/>
        </w:rPr>
        <w:t>49</w:t>
      </w:r>
      <w:r w:rsidRPr="00494BB3">
        <w:t>: p. 102390.</w:t>
      </w:r>
    </w:p>
    <w:p w14:paraId="7FE3B1FB" w14:textId="77777777" w:rsidR="00494BB3" w:rsidRPr="00494BB3" w:rsidRDefault="00494BB3" w:rsidP="00494BB3">
      <w:pPr>
        <w:pStyle w:val="EndNoteBibliography"/>
        <w:ind w:left="720" w:hanging="720"/>
      </w:pPr>
      <w:r w:rsidRPr="00494BB3">
        <w:t>6.</w:t>
      </w:r>
      <w:r w:rsidRPr="00494BB3">
        <w:tab/>
        <w:t xml:space="preserve">Clayton, T.M., et al., </w:t>
      </w:r>
      <w:r w:rsidRPr="00494BB3">
        <w:rPr>
          <w:i/>
        </w:rPr>
        <w:t>Analysis and interpretation of mixed forensic stains using DNA STR profiling.</w:t>
      </w:r>
      <w:r w:rsidRPr="00494BB3">
        <w:t xml:space="preserve"> Forensic Science International, 1998. </w:t>
      </w:r>
      <w:r w:rsidRPr="00494BB3">
        <w:rPr>
          <w:b/>
        </w:rPr>
        <w:t>91</w:t>
      </w:r>
      <w:r w:rsidRPr="00494BB3">
        <w:t>(1): p. 55-70.</w:t>
      </w:r>
    </w:p>
    <w:p w14:paraId="37769029" w14:textId="77777777" w:rsidR="00494BB3" w:rsidRPr="00494BB3" w:rsidRDefault="00494BB3" w:rsidP="00494BB3">
      <w:pPr>
        <w:pStyle w:val="EndNoteBibliography"/>
        <w:ind w:left="720" w:hanging="720"/>
      </w:pPr>
      <w:r w:rsidRPr="00494BB3">
        <w:t>7.</w:t>
      </w:r>
      <w:r w:rsidRPr="00494BB3">
        <w:tab/>
        <w:t xml:space="preserve">Benschop, C., A. Backx, and T. Sijen, </w:t>
      </w:r>
      <w:r w:rsidRPr="00494BB3">
        <w:rPr>
          <w:i/>
        </w:rPr>
        <w:t>Automated estimation of the number of contributors in autosomal STR profiles.</w:t>
      </w:r>
      <w:r w:rsidRPr="00494BB3">
        <w:t xml:space="preserve"> Forensic Science International: Genetics Supplement Series, 2019. </w:t>
      </w:r>
      <w:r w:rsidRPr="00494BB3">
        <w:rPr>
          <w:b/>
        </w:rPr>
        <w:t>7</w:t>
      </w:r>
      <w:r w:rsidRPr="00494BB3">
        <w:t>.</w:t>
      </w:r>
    </w:p>
    <w:p w14:paraId="440B37EC" w14:textId="77777777" w:rsidR="00494BB3" w:rsidRPr="00494BB3" w:rsidRDefault="00494BB3" w:rsidP="00494BB3">
      <w:pPr>
        <w:pStyle w:val="EndNoteBibliography"/>
        <w:ind w:left="720" w:hanging="720"/>
      </w:pPr>
      <w:r w:rsidRPr="00494BB3">
        <w:t>8.</w:t>
      </w:r>
      <w:r w:rsidRPr="00494BB3">
        <w:tab/>
        <w:t xml:space="preserve">Swaminathan, H., et al., </w:t>
      </w:r>
      <w:r w:rsidRPr="00494BB3">
        <w:rPr>
          <w:i/>
        </w:rPr>
        <w:t>NOCIt: A computational method to infer the number of contributors to DNA samples analyzed by STR genotyping.</w:t>
      </w:r>
      <w:r w:rsidRPr="00494BB3">
        <w:t xml:space="preserve"> Forensic Science International: Genetics, 2015. </w:t>
      </w:r>
      <w:r w:rsidRPr="00494BB3">
        <w:rPr>
          <w:b/>
        </w:rPr>
        <w:t>16</w:t>
      </w:r>
      <w:r w:rsidRPr="00494BB3">
        <w:t>: p. 172-180.</w:t>
      </w:r>
    </w:p>
    <w:p w14:paraId="4CAD59C0" w14:textId="77777777" w:rsidR="00494BB3" w:rsidRPr="00494BB3" w:rsidRDefault="00494BB3" w:rsidP="00494BB3">
      <w:pPr>
        <w:pStyle w:val="EndNoteBibliography"/>
        <w:ind w:left="720" w:hanging="720"/>
      </w:pPr>
      <w:r w:rsidRPr="00494BB3">
        <w:t>9.</w:t>
      </w:r>
      <w:r w:rsidRPr="00494BB3">
        <w:tab/>
        <w:t xml:space="preserve">Bauer, D.W., et al., </w:t>
      </w:r>
      <w:r w:rsidRPr="00494BB3">
        <w:rPr>
          <w:i/>
        </w:rPr>
        <w:t>Validating TrueAllele® Interpretation of DNA Mixtures Containing up to Ten Unknown Contributors.</w:t>
      </w:r>
      <w:r w:rsidRPr="00494BB3">
        <w:t xml:space="preserve"> Journal of Forensic Sciences, 2020. </w:t>
      </w:r>
      <w:r w:rsidRPr="00494BB3">
        <w:rPr>
          <w:b/>
        </w:rPr>
        <w:t>65</w:t>
      </w:r>
      <w:r w:rsidRPr="00494BB3">
        <w:t>(2): p. 380-398.</w:t>
      </w:r>
    </w:p>
    <w:p w14:paraId="67BE7E9C" w14:textId="77777777" w:rsidR="00494BB3" w:rsidRPr="00494BB3" w:rsidRDefault="00494BB3" w:rsidP="00494BB3">
      <w:pPr>
        <w:pStyle w:val="EndNoteBibliography"/>
        <w:ind w:left="720" w:hanging="720"/>
      </w:pPr>
      <w:r w:rsidRPr="00494BB3">
        <w:t>10.</w:t>
      </w:r>
      <w:r w:rsidRPr="00494BB3">
        <w:tab/>
        <w:t xml:space="preserve">Paoletti, D.R., et al., </w:t>
      </w:r>
      <w:r w:rsidRPr="00494BB3">
        <w:rPr>
          <w:i/>
        </w:rPr>
        <w:t>Inferring the Number of Contributors to Mixed DNA Profiles.</w:t>
      </w:r>
      <w:r w:rsidRPr="00494BB3">
        <w:t xml:space="preserve"> IEEE/ACM Transactions on Computational Biology and Bioinformatics, 2012. </w:t>
      </w:r>
      <w:r w:rsidRPr="00494BB3">
        <w:rPr>
          <w:b/>
        </w:rPr>
        <w:t>9</w:t>
      </w:r>
      <w:r w:rsidRPr="00494BB3">
        <w:t>(1): p. 113-122.</w:t>
      </w:r>
    </w:p>
    <w:p w14:paraId="0F13E28D" w14:textId="77777777" w:rsidR="00494BB3" w:rsidRPr="00494BB3" w:rsidRDefault="00494BB3" w:rsidP="00494BB3">
      <w:pPr>
        <w:pStyle w:val="EndNoteBibliography"/>
        <w:ind w:left="720" w:hanging="720"/>
      </w:pPr>
      <w:r w:rsidRPr="00494BB3">
        <w:lastRenderedPageBreak/>
        <w:t>11.</w:t>
      </w:r>
      <w:r w:rsidRPr="00494BB3">
        <w:tab/>
        <w:t xml:space="preserve">Benschop, C.C.G., et al., </w:t>
      </w:r>
      <w:r w:rsidRPr="00494BB3">
        <w:rPr>
          <w:i/>
        </w:rPr>
        <w:t>Automated estimation of the number of contributors in autosomal short tandem repeat profiles using a machine learning approach.</w:t>
      </w:r>
      <w:r w:rsidRPr="00494BB3">
        <w:t xml:space="preserve"> Forensic Science International: Genetics, 2019. </w:t>
      </w:r>
      <w:r w:rsidRPr="00494BB3">
        <w:rPr>
          <w:b/>
        </w:rPr>
        <w:t>43</w:t>
      </w:r>
      <w:r w:rsidRPr="00494BB3">
        <w:t>: p. 102150.</w:t>
      </w:r>
    </w:p>
    <w:p w14:paraId="4847BA53" w14:textId="77777777" w:rsidR="00494BB3" w:rsidRPr="00494BB3" w:rsidRDefault="00494BB3" w:rsidP="00494BB3">
      <w:pPr>
        <w:pStyle w:val="EndNoteBibliography"/>
        <w:ind w:left="720" w:hanging="720"/>
      </w:pPr>
      <w:r w:rsidRPr="00494BB3">
        <w:t>12.</w:t>
      </w:r>
      <w:r w:rsidRPr="00494BB3">
        <w:tab/>
        <w:t xml:space="preserve">Marciano, M.A. and J.D. Adelman, </w:t>
      </w:r>
      <w:r w:rsidRPr="00494BB3">
        <w:rPr>
          <w:i/>
        </w:rPr>
        <w:t>Developmental validation of PACE™: Automated artifact identification and contributor estimation for use with GlobalFiler™ and PowerPlex® fusion 6c generated data.</w:t>
      </w:r>
      <w:r w:rsidRPr="00494BB3">
        <w:t xml:space="preserve"> Forensic Science International: Genetics, 2019. </w:t>
      </w:r>
      <w:r w:rsidRPr="00494BB3">
        <w:rPr>
          <w:b/>
        </w:rPr>
        <w:t>43</w:t>
      </w:r>
      <w:r w:rsidRPr="00494BB3">
        <w:t>.</w:t>
      </w:r>
    </w:p>
    <w:p w14:paraId="31457524" w14:textId="77777777" w:rsidR="00494BB3" w:rsidRPr="00494BB3" w:rsidRDefault="00494BB3" w:rsidP="00494BB3">
      <w:pPr>
        <w:pStyle w:val="EndNoteBibliography"/>
        <w:ind w:left="720" w:hanging="720"/>
      </w:pPr>
      <w:r w:rsidRPr="00494BB3">
        <w:t>13.</w:t>
      </w:r>
      <w:r w:rsidRPr="00494BB3">
        <w:tab/>
        <w:t xml:space="preserve">Mittelstadt, B., C. Russell, and S. Wachter, </w:t>
      </w:r>
      <w:r w:rsidRPr="00494BB3">
        <w:rPr>
          <w:i/>
        </w:rPr>
        <w:t>Explaining Explanations in AI</w:t>
      </w:r>
      <w:r w:rsidRPr="00494BB3">
        <w:t>. 2018.</w:t>
      </w:r>
    </w:p>
    <w:p w14:paraId="130573B3" w14:textId="77777777" w:rsidR="00494BB3" w:rsidRPr="00494BB3" w:rsidRDefault="00494BB3" w:rsidP="00494BB3">
      <w:pPr>
        <w:pStyle w:val="EndNoteBibliography"/>
        <w:ind w:left="720" w:hanging="720"/>
      </w:pPr>
      <w:r w:rsidRPr="00494BB3">
        <w:t>14.</w:t>
      </w:r>
      <w:r w:rsidRPr="00494BB3">
        <w:tab/>
        <w:t xml:space="preserve">Miller, T., </w:t>
      </w:r>
      <w:r w:rsidRPr="00494BB3">
        <w:rPr>
          <w:i/>
        </w:rPr>
        <w:t>Explanation in artificial intelligence: Insights from the social sciences.</w:t>
      </w:r>
      <w:r w:rsidRPr="00494BB3">
        <w:t xml:space="preserve"> Artificial Intelligence, 2019. </w:t>
      </w:r>
      <w:r w:rsidRPr="00494BB3">
        <w:rPr>
          <w:b/>
        </w:rPr>
        <w:t>267</w:t>
      </w:r>
      <w:r w:rsidRPr="00494BB3">
        <w:t>: p. 1-38.</w:t>
      </w:r>
    </w:p>
    <w:p w14:paraId="19997383" w14:textId="77777777" w:rsidR="00494BB3" w:rsidRPr="00494BB3" w:rsidRDefault="00494BB3" w:rsidP="00494BB3">
      <w:pPr>
        <w:pStyle w:val="EndNoteBibliography"/>
        <w:ind w:left="720" w:hanging="720"/>
      </w:pPr>
      <w:r w:rsidRPr="00494BB3">
        <w:t>15.</w:t>
      </w:r>
      <w:r w:rsidRPr="00494BB3">
        <w:tab/>
        <w:t xml:space="preserve">Carvalho, D.V., E.M. Pereira, and J.S. Cardoso, </w:t>
      </w:r>
      <w:r w:rsidRPr="00494BB3">
        <w:rPr>
          <w:i/>
        </w:rPr>
        <w:t>Machine learning interpretability: A survey on methods and metrics.</w:t>
      </w:r>
      <w:r w:rsidRPr="00494BB3">
        <w:t xml:space="preserve"> Electronics (Switzerland), 2019. </w:t>
      </w:r>
      <w:r w:rsidRPr="00494BB3">
        <w:rPr>
          <w:b/>
        </w:rPr>
        <w:t>8</w:t>
      </w:r>
      <w:r w:rsidRPr="00494BB3">
        <w:t>(8).</w:t>
      </w:r>
    </w:p>
    <w:p w14:paraId="0A44B956" w14:textId="77777777" w:rsidR="00494BB3" w:rsidRPr="00494BB3" w:rsidRDefault="00494BB3" w:rsidP="00494BB3">
      <w:pPr>
        <w:pStyle w:val="EndNoteBibliography"/>
        <w:ind w:left="720" w:hanging="720"/>
      </w:pPr>
      <w:r w:rsidRPr="00494BB3">
        <w:t>16.</w:t>
      </w:r>
      <w:r w:rsidRPr="00494BB3">
        <w:tab/>
        <w:t xml:space="preserve">Barredo Arrieta, A., et al., </w:t>
      </w:r>
      <w:r w:rsidRPr="00494BB3">
        <w:rPr>
          <w:i/>
        </w:rPr>
        <w:t>Explainable Artificial Intelligence (XAI): Concepts, taxonomies, opportunities and challenges toward responsible AI.</w:t>
      </w:r>
      <w:r w:rsidRPr="00494BB3">
        <w:t xml:space="preserve"> Information Fusion, 2020. </w:t>
      </w:r>
      <w:r w:rsidRPr="00494BB3">
        <w:rPr>
          <w:b/>
        </w:rPr>
        <w:t>58</w:t>
      </w:r>
      <w:r w:rsidRPr="00494BB3">
        <w:t>: p. 82-115.</w:t>
      </w:r>
    </w:p>
    <w:p w14:paraId="7F5729D5" w14:textId="77777777" w:rsidR="00494BB3" w:rsidRPr="00494BB3" w:rsidRDefault="00494BB3" w:rsidP="00494BB3">
      <w:pPr>
        <w:pStyle w:val="EndNoteBibliography"/>
        <w:ind w:left="720" w:hanging="720"/>
      </w:pPr>
      <w:r w:rsidRPr="00494BB3">
        <w:t>17.</w:t>
      </w:r>
      <w:r w:rsidRPr="00494BB3">
        <w:tab/>
        <w:t xml:space="preserve">Lipton, Z.C., </w:t>
      </w:r>
      <w:r w:rsidRPr="00494BB3">
        <w:rPr>
          <w:i/>
        </w:rPr>
        <w:t>The mythos of model interpretability: In machine learning, the concept of interpretability is both important and slippery.</w:t>
      </w:r>
      <w:r w:rsidRPr="00494BB3">
        <w:t xml:space="preserve"> Queue, 2018. </w:t>
      </w:r>
      <w:r w:rsidRPr="00494BB3">
        <w:rPr>
          <w:b/>
        </w:rPr>
        <w:t>16</w:t>
      </w:r>
      <w:r w:rsidRPr="00494BB3">
        <w:t>(3).</w:t>
      </w:r>
    </w:p>
    <w:p w14:paraId="11D10CE1" w14:textId="77777777" w:rsidR="00494BB3" w:rsidRPr="00494BB3" w:rsidRDefault="00494BB3" w:rsidP="00494BB3">
      <w:pPr>
        <w:pStyle w:val="EndNoteBibliography"/>
        <w:ind w:left="720" w:hanging="720"/>
      </w:pPr>
      <w:r w:rsidRPr="00494BB3">
        <w:t>18.</w:t>
      </w:r>
      <w:r w:rsidRPr="00494BB3">
        <w:tab/>
        <w:t xml:space="preserve">Gilpin, L.H., et al. </w:t>
      </w:r>
      <w:r w:rsidRPr="00494BB3">
        <w:rPr>
          <w:i/>
        </w:rPr>
        <w:t>Explaining Explanations: An Overview of Interpretability of Machine Learning</w:t>
      </w:r>
      <w:r w:rsidRPr="00494BB3">
        <w:t xml:space="preserve">. in </w:t>
      </w:r>
      <w:r w:rsidRPr="00494BB3">
        <w:rPr>
          <w:i/>
        </w:rPr>
        <w:t>2018 IEEE 5th International Conference on Data Science and Advanced Analytics (DSAA)</w:t>
      </w:r>
      <w:r w:rsidRPr="00494BB3">
        <w:t>. 2018.</w:t>
      </w:r>
    </w:p>
    <w:p w14:paraId="251097CE" w14:textId="77777777" w:rsidR="00494BB3" w:rsidRPr="00494BB3" w:rsidRDefault="00494BB3" w:rsidP="00494BB3">
      <w:pPr>
        <w:pStyle w:val="EndNoteBibliography"/>
        <w:ind w:left="720" w:hanging="720"/>
      </w:pPr>
      <w:r w:rsidRPr="00494BB3">
        <w:t>19.</w:t>
      </w:r>
      <w:r w:rsidRPr="00494BB3">
        <w:tab/>
        <w:t xml:space="preserve">Adadi, A. and M. Berrada, </w:t>
      </w:r>
      <w:r w:rsidRPr="00494BB3">
        <w:rPr>
          <w:i/>
        </w:rPr>
        <w:t>Peeking Inside the Black-Box: A Survey on Explainable Artificial Intelligence (XAI).</w:t>
      </w:r>
      <w:r w:rsidRPr="00494BB3">
        <w:t xml:space="preserve"> IEEE Access, 2018. </w:t>
      </w:r>
      <w:r w:rsidRPr="00494BB3">
        <w:rPr>
          <w:b/>
        </w:rPr>
        <w:t>6</w:t>
      </w:r>
      <w:r w:rsidRPr="00494BB3">
        <w:t>: p. 52138-52160.</w:t>
      </w:r>
    </w:p>
    <w:p w14:paraId="3574E053" w14:textId="77777777" w:rsidR="00494BB3" w:rsidRPr="00494BB3" w:rsidRDefault="00494BB3" w:rsidP="00494BB3">
      <w:pPr>
        <w:pStyle w:val="EndNoteBibliography"/>
        <w:ind w:left="720" w:hanging="720"/>
      </w:pPr>
      <w:r w:rsidRPr="00494BB3">
        <w:t>20.</w:t>
      </w:r>
      <w:r w:rsidRPr="00494BB3">
        <w:tab/>
        <w:t xml:space="preserve">Kruijver, M., et al., </w:t>
      </w:r>
      <w:r w:rsidRPr="00494BB3">
        <w:rPr>
          <w:i/>
        </w:rPr>
        <w:t>Estimating the number of contributors to a DNA profile using decision trees.</w:t>
      </w:r>
      <w:r w:rsidRPr="00494BB3">
        <w:t xml:space="preserve"> Forensic Science International: Genetics.</w:t>
      </w:r>
    </w:p>
    <w:p w14:paraId="1400A21B" w14:textId="77777777" w:rsidR="00494BB3" w:rsidRPr="00494BB3" w:rsidRDefault="00494BB3" w:rsidP="00494BB3">
      <w:pPr>
        <w:pStyle w:val="EndNoteBibliography"/>
        <w:ind w:left="720" w:hanging="720"/>
      </w:pPr>
      <w:r w:rsidRPr="00494BB3">
        <w:t>21.</w:t>
      </w:r>
      <w:r w:rsidRPr="00494BB3">
        <w:tab/>
        <w:t xml:space="preserve">Commision, E., </w:t>
      </w:r>
      <w:r w:rsidRPr="00494BB3">
        <w:rPr>
          <w:i/>
        </w:rPr>
        <w:t>Fostering a European approach to Artificial Intelligence</w:t>
      </w:r>
      <w:r w:rsidRPr="00494BB3">
        <w:t>. 2021.</w:t>
      </w:r>
    </w:p>
    <w:p w14:paraId="79C532FA" w14:textId="77777777" w:rsidR="00494BB3" w:rsidRPr="00494BB3" w:rsidRDefault="00494BB3" w:rsidP="00494BB3">
      <w:pPr>
        <w:pStyle w:val="EndNoteBibliography"/>
        <w:ind w:left="720" w:hanging="720"/>
      </w:pPr>
      <w:r w:rsidRPr="00494BB3">
        <w:t>22.</w:t>
      </w:r>
      <w:r w:rsidRPr="00494BB3">
        <w:tab/>
        <w:t xml:space="preserve">Du, M., N. Liu, and X. Hu, </w:t>
      </w:r>
      <w:r w:rsidRPr="00494BB3">
        <w:rPr>
          <w:i/>
        </w:rPr>
        <w:t>Techniques for interpretable machine learning.</w:t>
      </w:r>
      <w:r w:rsidRPr="00494BB3">
        <w:t xml:space="preserve"> Communications of the ACM, 2020. </w:t>
      </w:r>
      <w:r w:rsidRPr="00494BB3">
        <w:rPr>
          <w:b/>
        </w:rPr>
        <w:t>63</w:t>
      </w:r>
      <w:r w:rsidRPr="00494BB3">
        <w:t>(1): p. 68-77.</w:t>
      </w:r>
    </w:p>
    <w:p w14:paraId="0FA01545" w14:textId="77777777" w:rsidR="00494BB3" w:rsidRPr="00494BB3" w:rsidRDefault="00494BB3" w:rsidP="00494BB3">
      <w:pPr>
        <w:pStyle w:val="EndNoteBibliography"/>
        <w:ind w:left="720" w:hanging="720"/>
      </w:pPr>
      <w:r w:rsidRPr="00494BB3">
        <w:t>23.</w:t>
      </w:r>
      <w:r w:rsidRPr="00494BB3">
        <w:tab/>
        <w:t xml:space="preserve">Murdoch, W.J., et al., </w:t>
      </w:r>
      <w:r w:rsidRPr="00494BB3">
        <w:rPr>
          <w:i/>
        </w:rPr>
        <w:t>Definitions, methods, and applications in interpretable machine learning.</w:t>
      </w:r>
      <w:r w:rsidRPr="00494BB3">
        <w:t xml:space="preserve"> Proceedings of the National Academy of Sciences of the United States of America, 2019. </w:t>
      </w:r>
      <w:r w:rsidRPr="00494BB3">
        <w:rPr>
          <w:b/>
        </w:rPr>
        <w:t>116</w:t>
      </w:r>
      <w:r w:rsidRPr="00494BB3">
        <w:t>(44): p. 22071-22080.</w:t>
      </w:r>
    </w:p>
    <w:p w14:paraId="0F0C9AD4" w14:textId="77777777" w:rsidR="00494BB3" w:rsidRPr="00494BB3" w:rsidRDefault="00494BB3" w:rsidP="00494BB3">
      <w:pPr>
        <w:pStyle w:val="EndNoteBibliography"/>
        <w:ind w:left="720" w:hanging="720"/>
      </w:pPr>
      <w:r w:rsidRPr="00494BB3">
        <w:t>24.</w:t>
      </w:r>
      <w:r w:rsidRPr="00494BB3">
        <w:tab/>
        <w:t xml:space="preserve">Lundberg, S.M., et al., </w:t>
      </w:r>
      <w:r w:rsidRPr="00494BB3">
        <w:rPr>
          <w:i/>
        </w:rPr>
        <w:t>Explainable machine-learning predictions for the prevention of hypoxaemia during surgery.</w:t>
      </w:r>
      <w:r w:rsidRPr="00494BB3">
        <w:t xml:space="preserve"> Nat Biomed Eng, 2018. </w:t>
      </w:r>
      <w:r w:rsidRPr="00494BB3">
        <w:rPr>
          <w:b/>
        </w:rPr>
        <w:t>2</w:t>
      </w:r>
      <w:r w:rsidRPr="00494BB3">
        <w:t>(10): p. 749-760.</w:t>
      </w:r>
    </w:p>
    <w:p w14:paraId="036F36B9" w14:textId="77777777" w:rsidR="00494BB3" w:rsidRPr="00494BB3" w:rsidRDefault="00494BB3" w:rsidP="00494BB3">
      <w:pPr>
        <w:pStyle w:val="EndNoteBibliography"/>
        <w:ind w:left="720" w:hanging="720"/>
      </w:pPr>
      <w:r w:rsidRPr="00494BB3">
        <w:t>25.</w:t>
      </w:r>
      <w:r w:rsidRPr="00494BB3">
        <w:tab/>
        <w:t xml:space="preserve">Yoo, T.K., et al., </w:t>
      </w:r>
      <w:r w:rsidRPr="00494BB3">
        <w:rPr>
          <w:i/>
        </w:rPr>
        <w:t>Explainable Machine Learning Approach as a Tool to Understand Factors Used to Select the Refractive Surgery Technique on the Expert Level.</w:t>
      </w:r>
      <w:r w:rsidRPr="00494BB3">
        <w:t xml:space="preserve"> Transl Vis Sci Technol, 2020. </w:t>
      </w:r>
      <w:r w:rsidRPr="00494BB3">
        <w:rPr>
          <w:b/>
        </w:rPr>
        <w:t>9</w:t>
      </w:r>
      <w:r w:rsidRPr="00494BB3">
        <w:t>(2): p. 8.</w:t>
      </w:r>
    </w:p>
    <w:p w14:paraId="11BFB9B9" w14:textId="77777777" w:rsidR="00494BB3" w:rsidRPr="00494BB3" w:rsidRDefault="00494BB3" w:rsidP="00494BB3">
      <w:pPr>
        <w:pStyle w:val="EndNoteBibliography"/>
        <w:ind w:left="720" w:hanging="720"/>
      </w:pPr>
      <w:r w:rsidRPr="00494BB3">
        <w:t>26.</w:t>
      </w:r>
      <w:r w:rsidRPr="00494BB3">
        <w:tab/>
        <w:t xml:space="preserve">Wachter, S., B. Mittelstadt, and C. Russell, </w:t>
      </w:r>
      <w:r w:rsidRPr="00494BB3">
        <w:rPr>
          <w:i/>
        </w:rPr>
        <w:t>Counterfactual Explanations Without Opening the Black Box: Automated Decisions and the GDPR.</w:t>
      </w:r>
      <w:r w:rsidRPr="00494BB3">
        <w:t xml:space="preserve"> Harvard journal of law &amp; technology, 2018. </w:t>
      </w:r>
      <w:r w:rsidRPr="00494BB3">
        <w:rPr>
          <w:b/>
        </w:rPr>
        <w:t>31</w:t>
      </w:r>
      <w:r w:rsidRPr="00494BB3">
        <w:t>: p. 841-887.</w:t>
      </w:r>
    </w:p>
    <w:p w14:paraId="5BEB794A" w14:textId="77777777" w:rsidR="00494BB3" w:rsidRPr="00494BB3" w:rsidRDefault="00494BB3" w:rsidP="00494BB3">
      <w:pPr>
        <w:pStyle w:val="EndNoteBibliography"/>
        <w:ind w:left="720" w:hanging="720"/>
      </w:pPr>
      <w:r w:rsidRPr="00494BB3">
        <w:t>27.</w:t>
      </w:r>
      <w:r w:rsidRPr="00494BB3">
        <w:tab/>
        <w:t xml:space="preserve">Ramon, Y., et al., </w:t>
      </w:r>
      <w:r w:rsidRPr="00494BB3">
        <w:rPr>
          <w:i/>
        </w:rPr>
        <w:t>A comparison of instance-level counterfactual explanation algorithms for behavioral and textual data: SEDC, LIME-C and SHAP-C.</w:t>
      </w:r>
      <w:r w:rsidRPr="00494BB3">
        <w:t xml:space="preserve"> Advances in Data Analysis and Classification, 2020. </w:t>
      </w:r>
      <w:r w:rsidRPr="00494BB3">
        <w:rPr>
          <w:b/>
        </w:rPr>
        <w:t>14</w:t>
      </w:r>
      <w:r w:rsidRPr="00494BB3">
        <w:t>(4): p. 801-819.</w:t>
      </w:r>
    </w:p>
    <w:p w14:paraId="23C2747A" w14:textId="77777777" w:rsidR="00494BB3" w:rsidRPr="00494BB3" w:rsidRDefault="00494BB3" w:rsidP="00494BB3">
      <w:pPr>
        <w:pStyle w:val="EndNoteBibliography"/>
        <w:ind w:left="720" w:hanging="720"/>
      </w:pPr>
      <w:r w:rsidRPr="00494BB3">
        <w:t>28.</w:t>
      </w:r>
      <w:r w:rsidRPr="00494BB3">
        <w:tab/>
        <w:t xml:space="preserve">Dandl, S., et al. </w:t>
      </w:r>
      <w:r w:rsidRPr="00494BB3">
        <w:rPr>
          <w:i/>
        </w:rPr>
        <w:t>Multi-Objective Counterfactual Explanations</w:t>
      </w:r>
      <w:r w:rsidRPr="00494BB3">
        <w:t xml:space="preserve">. in </w:t>
      </w:r>
      <w:r w:rsidRPr="00494BB3">
        <w:rPr>
          <w:i/>
        </w:rPr>
        <w:t>Parallel Problem Solving from Nature – PPSN XVI</w:t>
      </w:r>
      <w:r w:rsidRPr="00494BB3">
        <w:t>. 2020. Cham: Springer International Publishing.</w:t>
      </w:r>
    </w:p>
    <w:p w14:paraId="1350C8CE" w14:textId="77777777" w:rsidR="00494BB3" w:rsidRPr="00494BB3" w:rsidRDefault="00494BB3" w:rsidP="00494BB3">
      <w:pPr>
        <w:pStyle w:val="EndNoteBibliography"/>
        <w:ind w:left="720" w:hanging="720"/>
      </w:pPr>
      <w:r w:rsidRPr="00494BB3">
        <w:t>29.</w:t>
      </w:r>
      <w:r w:rsidRPr="00494BB3">
        <w:tab/>
        <w:t xml:space="preserve">Karimi, A.-H., et al. </w:t>
      </w:r>
      <w:r w:rsidRPr="00494BB3">
        <w:rPr>
          <w:i/>
        </w:rPr>
        <w:t>Model-agnostic counterfactual explanations for consequential decisions</w:t>
      </w:r>
      <w:r w:rsidRPr="00494BB3">
        <w:t xml:space="preserve">. in </w:t>
      </w:r>
      <w:r w:rsidRPr="00494BB3">
        <w:rPr>
          <w:i/>
        </w:rPr>
        <w:t>International Conference on Artificial Intelligence and Statistics</w:t>
      </w:r>
      <w:r w:rsidRPr="00494BB3">
        <w:t>. 2020. PMLR.</w:t>
      </w:r>
    </w:p>
    <w:p w14:paraId="766ECF16" w14:textId="77777777" w:rsidR="00494BB3" w:rsidRPr="00494BB3" w:rsidRDefault="00494BB3" w:rsidP="00494BB3">
      <w:pPr>
        <w:pStyle w:val="EndNoteBibliography"/>
        <w:ind w:left="720" w:hanging="720"/>
      </w:pPr>
      <w:r w:rsidRPr="00494BB3">
        <w:t>30.</w:t>
      </w:r>
      <w:r w:rsidRPr="00494BB3">
        <w:tab/>
        <w:t xml:space="preserve">Mothilal, R.K., A. Sharma, and C. Tan. </w:t>
      </w:r>
      <w:r w:rsidRPr="00494BB3">
        <w:rPr>
          <w:i/>
        </w:rPr>
        <w:t>Explaining machine learning classifiers through diverse counterfactual explanations</w:t>
      </w:r>
      <w:r w:rsidRPr="00494BB3">
        <w:t>. 2020.</w:t>
      </w:r>
    </w:p>
    <w:p w14:paraId="0DB677CC" w14:textId="77777777" w:rsidR="00494BB3" w:rsidRPr="00494BB3" w:rsidRDefault="00494BB3" w:rsidP="00494BB3">
      <w:pPr>
        <w:pStyle w:val="EndNoteBibliography"/>
        <w:ind w:left="720" w:hanging="720"/>
      </w:pPr>
      <w:r w:rsidRPr="00494BB3">
        <w:t>31.</w:t>
      </w:r>
      <w:r w:rsidRPr="00494BB3">
        <w:tab/>
        <w:t xml:space="preserve">Sharma, S., J. Henderson, and J. Ghosh. </w:t>
      </w:r>
      <w:r w:rsidRPr="00494BB3">
        <w:rPr>
          <w:i/>
        </w:rPr>
        <w:t>CERTIFAI: A common framework to provide explanations and analyse the fairness and robustness of black-box models</w:t>
      </w:r>
      <w:r w:rsidRPr="00494BB3">
        <w:t>. 2020.</w:t>
      </w:r>
    </w:p>
    <w:p w14:paraId="29770952" w14:textId="77777777" w:rsidR="00494BB3" w:rsidRPr="00494BB3" w:rsidRDefault="00494BB3" w:rsidP="00494BB3">
      <w:pPr>
        <w:pStyle w:val="EndNoteBibliography"/>
        <w:ind w:left="720" w:hanging="720"/>
      </w:pPr>
      <w:r w:rsidRPr="00494BB3">
        <w:t>32.</w:t>
      </w:r>
      <w:r w:rsidRPr="00494BB3">
        <w:tab/>
        <w:t xml:space="preserve">Schleich, M., et al., </w:t>
      </w:r>
      <w:r w:rsidRPr="00494BB3">
        <w:rPr>
          <w:i/>
        </w:rPr>
        <w:t>GeCo: Quality Counterfactual Explanations in Real Time</w:t>
      </w:r>
      <w:r w:rsidRPr="00494BB3">
        <w:t>. 2021.</w:t>
      </w:r>
    </w:p>
    <w:p w14:paraId="6A8A2546" w14:textId="77777777" w:rsidR="00494BB3" w:rsidRPr="00494BB3" w:rsidRDefault="00494BB3" w:rsidP="00494BB3">
      <w:pPr>
        <w:pStyle w:val="EndNoteBibliography"/>
        <w:ind w:left="720" w:hanging="720"/>
      </w:pPr>
      <w:r w:rsidRPr="00494BB3">
        <w:t>33.</w:t>
      </w:r>
      <w:r w:rsidRPr="00494BB3">
        <w:tab/>
        <w:t xml:space="preserve">Poyiadzi, R., et al., </w:t>
      </w:r>
      <w:r w:rsidRPr="00494BB3">
        <w:rPr>
          <w:i/>
        </w:rPr>
        <w:t>FACE: Feasible and Actionable Counterfactual Explanations</w:t>
      </w:r>
      <w:r w:rsidRPr="00494BB3">
        <w:t>. 2020. 344-350.</w:t>
      </w:r>
    </w:p>
    <w:p w14:paraId="2CFDFA4B" w14:textId="77777777" w:rsidR="00494BB3" w:rsidRPr="00494BB3" w:rsidRDefault="00494BB3" w:rsidP="00494BB3">
      <w:pPr>
        <w:pStyle w:val="EndNoteBibliography"/>
        <w:ind w:left="720" w:hanging="720"/>
      </w:pPr>
      <w:r w:rsidRPr="00494BB3">
        <w:t>34.</w:t>
      </w:r>
      <w:r w:rsidRPr="00494BB3">
        <w:tab/>
        <w:t xml:space="preserve">Moore, J., N. Hammerla, and C. Watkins, </w:t>
      </w:r>
      <w:r w:rsidRPr="00494BB3">
        <w:rPr>
          <w:i/>
        </w:rPr>
        <w:t>Explaining deep learning models with constrained adversarial examples</w:t>
      </w:r>
      <w:r w:rsidRPr="00494BB3">
        <w:t>. 2019. p. 43-56.</w:t>
      </w:r>
    </w:p>
    <w:p w14:paraId="4731C060" w14:textId="77777777" w:rsidR="00494BB3" w:rsidRPr="00494BB3" w:rsidRDefault="00494BB3" w:rsidP="00494BB3">
      <w:pPr>
        <w:pStyle w:val="EndNoteBibliography"/>
        <w:ind w:left="720" w:hanging="720"/>
      </w:pPr>
      <w:r w:rsidRPr="00494BB3">
        <w:lastRenderedPageBreak/>
        <w:t>35.</w:t>
      </w:r>
      <w:r w:rsidRPr="00494BB3">
        <w:tab/>
        <w:t xml:space="preserve">Keane, M. and B. Smyth, </w:t>
      </w:r>
      <w:r w:rsidRPr="00494BB3">
        <w:rPr>
          <w:i/>
        </w:rPr>
        <w:t>Good Counterfactuals and Where to Find Them: A Case-Based Technique for Generating Counterfactuals for Explainable AI (XAI)</w:t>
      </w:r>
      <w:r w:rsidRPr="00494BB3">
        <w:t>. 2020.</w:t>
      </w:r>
    </w:p>
    <w:p w14:paraId="62BBA802" w14:textId="77777777" w:rsidR="00494BB3" w:rsidRPr="00494BB3" w:rsidRDefault="00494BB3" w:rsidP="00494BB3">
      <w:pPr>
        <w:pStyle w:val="EndNoteBibliography"/>
        <w:ind w:left="720" w:hanging="720"/>
      </w:pPr>
      <w:r w:rsidRPr="00494BB3">
        <w:t>36.</w:t>
      </w:r>
      <w:r w:rsidRPr="00494BB3">
        <w:tab/>
        <w:t xml:space="preserve">Grath, R.M., et al., </w:t>
      </w:r>
      <w:r w:rsidRPr="00494BB3">
        <w:rPr>
          <w:i/>
        </w:rPr>
        <w:t>Interpretable Credit Application Predictions With Counterfactual Explanations.</w:t>
      </w:r>
      <w:r w:rsidRPr="00494BB3">
        <w:t xml:space="preserve"> ArXiv, 2018. </w:t>
      </w:r>
      <w:r w:rsidRPr="00494BB3">
        <w:rPr>
          <w:b/>
        </w:rPr>
        <w:t>abs/1811.05245</w:t>
      </w:r>
      <w:r w:rsidRPr="00494BB3">
        <w:t>.</w:t>
      </w:r>
    </w:p>
    <w:p w14:paraId="194B5A85" w14:textId="77777777" w:rsidR="00494BB3" w:rsidRPr="00494BB3" w:rsidRDefault="00494BB3" w:rsidP="00494BB3">
      <w:pPr>
        <w:pStyle w:val="EndNoteBibliography"/>
        <w:ind w:left="720" w:hanging="720"/>
      </w:pPr>
      <w:r w:rsidRPr="00494BB3">
        <w:t>37.</w:t>
      </w:r>
      <w:r w:rsidRPr="00494BB3">
        <w:tab/>
        <w:t xml:space="preserve">White, A. and A. Garcez. </w:t>
      </w:r>
      <w:r w:rsidRPr="00494BB3">
        <w:rPr>
          <w:i/>
        </w:rPr>
        <w:t>Measurable Counterfactual Local Explanations for Any Classifier</w:t>
      </w:r>
      <w:r w:rsidRPr="00494BB3">
        <w:t xml:space="preserve">. in </w:t>
      </w:r>
      <w:r w:rsidRPr="00494BB3">
        <w:rPr>
          <w:i/>
        </w:rPr>
        <w:t>ECAI</w:t>
      </w:r>
      <w:r w:rsidRPr="00494BB3">
        <w:t>. 2020.</w:t>
      </w:r>
    </w:p>
    <w:p w14:paraId="709E8EE4" w14:textId="77777777" w:rsidR="00494BB3" w:rsidRPr="00494BB3" w:rsidRDefault="00494BB3" w:rsidP="00494BB3">
      <w:pPr>
        <w:pStyle w:val="EndNoteBibliography"/>
        <w:ind w:left="720" w:hanging="720"/>
      </w:pPr>
      <w:r w:rsidRPr="00494BB3">
        <w:t>38.</w:t>
      </w:r>
      <w:r w:rsidRPr="00494BB3">
        <w:tab/>
        <w:t xml:space="preserve">Russell, C. </w:t>
      </w:r>
      <w:r w:rsidRPr="00494BB3">
        <w:rPr>
          <w:i/>
        </w:rPr>
        <w:t>Efficient search for diverse coherent explanations</w:t>
      </w:r>
      <w:r w:rsidRPr="00494BB3">
        <w:t>. 2019.</w:t>
      </w:r>
    </w:p>
    <w:p w14:paraId="671FF616" w14:textId="77777777" w:rsidR="00494BB3" w:rsidRPr="00494BB3" w:rsidRDefault="00494BB3" w:rsidP="00494BB3">
      <w:pPr>
        <w:pStyle w:val="EndNoteBibliography"/>
        <w:ind w:left="720" w:hanging="720"/>
      </w:pPr>
      <w:r w:rsidRPr="00494BB3">
        <w:t>39.</w:t>
      </w:r>
      <w:r w:rsidRPr="00494BB3">
        <w:tab/>
        <w:t xml:space="preserve">Rathi, S., </w:t>
      </w:r>
      <w:r w:rsidRPr="00494BB3">
        <w:rPr>
          <w:i/>
        </w:rPr>
        <w:t>Generating Counterfactual and Contrastive Explanations using SHAP</w:t>
      </w:r>
      <w:r w:rsidRPr="00494BB3">
        <w:t>. 2019.</w:t>
      </w:r>
    </w:p>
    <w:p w14:paraId="143F8222" w14:textId="77777777" w:rsidR="00494BB3" w:rsidRPr="00494BB3" w:rsidRDefault="00494BB3" w:rsidP="00494BB3">
      <w:pPr>
        <w:pStyle w:val="EndNoteBibliography"/>
        <w:ind w:left="720" w:hanging="720"/>
      </w:pPr>
      <w:r w:rsidRPr="00494BB3">
        <w:t>40.</w:t>
      </w:r>
      <w:r w:rsidRPr="00494BB3">
        <w:tab/>
        <w:t xml:space="preserve">Guidotti, R., et al., </w:t>
      </w:r>
      <w:r w:rsidRPr="00494BB3">
        <w:rPr>
          <w:i/>
        </w:rPr>
        <w:t>Factual and Counterfactual Explanations for Black Box Decision Making.</w:t>
      </w:r>
      <w:r w:rsidRPr="00494BB3">
        <w:t xml:space="preserve"> IEEE Intelligent Systems, 2019. </w:t>
      </w:r>
      <w:r w:rsidRPr="00494BB3">
        <w:rPr>
          <w:b/>
        </w:rPr>
        <w:t>34</w:t>
      </w:r>
      <w:r w:rsidRPr="00494BB3">
        <w:t>(6): p. 14-23.</w:t>
      </w:r>
    </w:p>
    <w:p w14:paraId="5DFDCC45" w14:textId="77777777" w:rsidR="00494BB3" w:rsidRPr="00494BB3" w:rsidRDefault="00494BB3" w:rsidP="00494BB3">
      <w:pPr>
        <w:pStyle w:val="EndNoteBibliography"/>
        <w:ind w:left="720" w:hanging="720"/>
      </w:pPr>
      <w:r w:rsidRPr="00494BB3">
        <w:t>41.</w:t>
      </w:r>
      <w:r w:rsidRPr="00494BB3">
        <w:tab/>
        <w:t xml:space="preserve">Gomez, O., et al. </w:t>
      </w:r>
      <w:r w:rsidRPr="00494BB3">
        <w:rPr>
          <w:i/>
        </w:rPr>
        <w:t>ViCE</w:t>
      </w:r>
      <w:r w:rsidRPr="00494BB3">
        <w:t>. 2020.</w:t>
      </w:r>
    </w:p>
    <w:p w14:paraId="44D963BA" w14:textId="77777777" w:rsidR="00494BB3" w:rsidRPr="00494BB3" w:rsidRDefault="00494BB3" w:rsidP="00494BB3">
      <w:pPr>
        <w:pStyle w:val="EndNoteBibliography"/>
        <w:ind w:left="720" w:hanging="720"/>
      </w:pPr>
      <w:r w:rsidRPr="00494BB3">
        <w:t>42.</w:t>
      </w:r>
      <w:r w:rsidRPr="00494BB3">
        <w:tab/>
        <w:t xml:space="preserve">Sokol, K. and P. Flach. </w:t>
      </w:r>
      <w:r w:rsidRPr="00494BB3">
        <w:rPr>
          <w:i/>
        </w:rPr>
        <w:t>Desiderata for interpretability: Explaining decision tree predictions with counterfactuals</w:t>
      </w:r>
      <w:r w:rsidRPr="00494BB3">
        <w:t>. 2019.</w:t>
      </w:r>
    </w:p>
    <w:p w14:paraId="4AD2FAB1" w14:textId="77777777" w:rsidR="00494BB3" w:rsidRPr="00494BB3" w:rsidRDefault="00494BB3" w:rsidP="00494BB3">
      <w:pPr>
        <w:pStyle w:val="EndNoteBibliography"/>
        <w:ind w:left="720" w:hanging="720"/>
      </w:pPr>
      <w:r w:rsidRPr="00494BB3">
        <w:t>43.</w:t>
      </w:r>
      <w:r w:rsidRPr="00494BB3">
        <w:tab/>
        <w:t xml:space="preserve">Wexler, J., et al., </w:t>
      </w:r>
      <w:r w:rsidRPr="00494BB3">
        <w:rPr>
          <w:i/>
        </w:rPr>
        <w:t>The What-If Tool: Interactive Probing of Machine Learning Models.</w:t>
      </w:r>
      <w:r w:rsidRPr="00494BB3">
        <w:t xml:space="preserve"> IEEE Transactions on Visualization and Computer Graphics, 2020. </w:t>
      </w:r>
      <w:r w:rsidRPr="00494BB3">
        <w:rPr>
          <w:b/>
        </w:rPr>
        <w:t>26</w:t>
      </w:r>
      <w:r w:rsidRPr="00494BB3">
        <w:t>(1): p. 56-65.</w:t>
      </w:r>
    </w:p>
    <w:p w14:paraId="32AECBDF" w14:textId="77777777" w:rsidR="00494BB3" w:rsidRPr="00494BB3" w:rsidRDefault="00494BB3" w:rsidP="00494BB3">
      <w:pPr>
        <w:pStyle w:val="EndNoteBibliography"/>
        <w:ind w:left="720" w:hanging="720"/>
      </w:pPr>
      <w:r w:rsidRPr="00494BB3">
        <w:t>44.</w:t>
      </w:r>
      <w:r w:rsidRPr="00494BB3">
        <w:tab/>
        <w:t xml:space="preserve">Barocas, S., A.D. Selbst, and M. Raghavan. </w:t>
      </w:r>
      <w:r w:rsidRPr="00494BB3">
        <w:rPr>
          <w:i/>
        </w:rPr>
        <w:t>The hidden assumptions behind counterfactual explanations and principal reasons</w:t>
      </w:r>
      <w:r w:rsidRPr="00494BB3">
        <w:t>. 2020.</w:t>
      </w:r>
    </w:p>
    <w:p w14:paraId="224255A0" w14:textId="77777777" w:rsidR="00494BB3" w:rsidRPr="00494BB3" w:rsidRDefault="00494BB3" w:rsidP="00494BB3">
      <w:pPr>
        <w:pStyle w:val="EndNoteBibliography"/>
        <w:ind w:left="720" w:hanging="720"/>
      </w:pPr>
      <w:r w:rsidRPr="00494BB3">
        <w:t>45.</w:t>
      </w:r>
      <w:r w:rsidRPr="00494BB3">
        <w:tab/>
        <w:t xml:space="preserve">Sokol, K. and P. Flach. </w:t>
      </w:r>
      <w:r w:rsidRPr="00494BB3">
        <w:rPr>
          <w:i/>
        </w:rPr>
        <w:t>Conversational Explanations of Machine Learning Predictions Through Class-contrastive Counterfactual Statements</w:t>
      </w:r>
      <w:r w:rsidRPr="00494BB3">
        <w:t>. 2018.</w:t>
      </w:r>
    </w:p>
    <w:p w14:paraId="14C5C423" w14:textId="76CFF04B" w:rsidR="00492E43" w:rsidRDefault="00FC17CD">
      <w:pPr>
        <w:rPr>
          <w:rFonts w:ascii="Arial" w:hAnsi="Arial" w:cs="Arial"/>
        </w:rPr>
      </w:pPr>
      <w:r>
        <w:rPr>
          <w:rFonts w:ascii="Arial" w:hAnsi="Arial" w:cs="Arial"/>
        </w:rPr>
        <w:fldChar w:fldCharType="end"/>
      </w:r>
    </w:p>
    <w:p w14:paraId="1E6656A4" w14:textId="77777777" w:rsidR="00492E43" w:rsidRDefault="00492E43">
      <w:pPr>
        <w:rPr>
          <w:rFonts w:ascii="Arial" w:hAnsi="Arial" w:cs="Arial"/>
          <w:b/>
          <w:szCs w:val="18"/>
        </w:rPr>
      </w:pPr>
      <w:r>
        <w:rPr>
          <w:rFonts w:ascii="Arial" w:hAnsi="Arial" w:cs="Arial"/>
          <w:b/>
          <w:szCs w:val="18"/>
        </w:rPr>
        <w:br w:type="page"/>
      </w:r>
    </w:p>
    <w:p w14:paraId="2C8FD738" w14:textId="38AB4AEE" w:rsidR="00492E43" w:rsidRPr="004B08EA" w:rsidRDefault="00492E43" w:rsidP="00492E43">
      <w:pPr>
        <w:pStyle w:val="Geenafstand"/>
        <w:spacing w:line="360" w:lineRule="auto"/>
        <w:ind w:left="720" w:hanging="720"/>
        <w:rPr>
          <w:rFonts w:ascii="Arial" w:hAnsi="Arial" w:cs="Arial"/>
          <w:b/>
          <w:szCs w:val="18"/>
        </w:rPr>
      </w:pPr>
      <w:r w:rsidRPr="004B08EA">
        <w:rPr>
          <w:rFonts w:ascii="Arial" w:hAnsi="Arial" w:cs="Arial"/>
          <w:b/>
          <w:szCs w:val="18"/>
        </w:rPr>
        <w:lastRenderedPageBreak/>
        <w:t>Supplementary Material</w:t>
      </w:r>
    </w:p>
    <w:p w14:paraId="5F610328" w14:textId="77777777" w:rsidR="00492E43" w:rsidRPr="004B08EA" w:rsidRDefault="00492E43" w:rsidP="00492E43">
      <w:pPr>
        <w:pStyle w:val="Geenafstand"/>
        <w:spacing w:line="360" w:lineRule="auto"/>
        <w:rPr>
          <w:rFonts w:ascii="Arial" w:hAnsi="Arial" w:cs="Arial"/>
        </w:rPr>
      </w:pPr>
    </w:p>
    <w:p w14:paraId="6EE118D1" w14:textId="21E67894" w:rsidR="00A2363A" w:rsidRPr="004B08EA" w:rsidRDefault="00A2363A">
      <w:pPr>
        <w:rPr>
          <w:rFonts w:ascii="Arial" w:hAnsi="Arial" w:cs="Arial"/>
        </w:rPr>
      </w:pPr>
    </w:p>
    <w:sectPr w:rsidR="00A2363A" w:rsidRPr="004B08EA" w:rsidSect="004B5CD7">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A2DA5" w14:textId="77777777" w:rsidR="00A2124E" w:rsidRDefault="00A2124E" w:rsidP="00F96BC3">
      <w:pPr>
        <w:spacing w:line="240" w:lineRule="auto"/>
      </w:pPr>
      <w:r>
        <w:separator/>
      </w:r>
    </w:p>
  </w:endnote>
  <w:endnote w:type="continuationSeparator" w:id="0">
    <w:p w14:paraId="17D8324D" w14:textId="77777777" w:rsidR="00A2124E" w:rsidRDefault="00A2124E"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43ED7" w14:textId="77777777" w:rsidR="00A2124E" w:rsidRDefault="00A2124E" w:rsidP="00F96BC3">
      <w:pPr>
        <w:spacing w:line="240" w:lineRule="auto"/>
      </w:pPr>
      <w:r>
        <w:separator/>
      </w:r>
    </w:p>
  </w:footnote>
  <w:footnote w:type="continuationSeparator" w:id="0">
    <w:p w14:paraId="536F5EAB" w14:textId="77777777" w:rsidR="00A2124E" w:rsidRDefault="00A2124E" w:rsidP="00F96BC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C06BA"/>
    <w:multiLevelType w:val="hybridMultilevel"/>
    <w:tmpl w:val="EB5483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DF1F47"/>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6514E8"/>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A733B8"/>
    <w:multiLevelType w:val="hybridMultilevel"/>
    <w:tmpl w:val="073CDCBC"/>
    <w:lvl w:ilvl="0" w:tplc="1354D160">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D0B95"/>
    <w:multiLevelType w:val="hybridMultilevel"/>
    <w:tmpl w:val="45867B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998236B"/>
    <w:multiLevelType w:val="hybridMultilevel"/>
    <w:tmpl w:val="B1547800"/>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E490B58"/>
    <w:multiLevelType w:val="hybridMultilevel"/>
    <w:tmpl w:val="14E60A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0953453"/>
    <w:multiLevelType w:val="hybridMultilevel"/>
    <w:tmpl w:val="50E6E3B6"/>
    <w:lvl w:ilvl="0" w:tplc="BFCC7EA0">
      <w:start w:val="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4B79BB"/>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7F2959"/>
    <w:multiLevelType w:val="hybridMultilevel"/>
    <w:tmpl w:val="22186E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621B2F"/>
    <w:multiLevelType w:val="hybridMultilevel"/>
    <w:tmpl w:val="402EB40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CAF6438"/>
    <w:multiLevelType w:val="hybridMultilevel"/>
    <w:tmpl w:val="791A7738"/>
    <w:lvl w:ilvl="0" w:tplc="BC6E7B9C">
      <w:start w:val="7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DF4F63"/>
    <w:multiLevelType w:val="hybridMultilevel"/>
    <w:tmpl w:val="2CB0D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0CD56FF"/>
    <w:multiLevelType w:val="hybridMultilevel"/>
    <w:tmpl w:val="B8029BCA"/>
    <w:lvl w:ilvl="0" w:tplc="8674AC2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14319B"/>
    <w:multiLevelType w:val="hybridMultilevel"/>
    <w:tmpl w:val="19AC4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1C0A6F"/>
    <w:multiLevelType w:val="hybridMultilevel"/>
    <w:tmpl w:val="405C8BE6"/>
    <w:lvl w:ilvl="0" w:tplc="A5CC312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B335A63"/>
    <w:multiLevelType w:val="hybridMultilevel"/>
    <w:tmpl w:val="513266E6"/>
    <w:lvl w:ilvl="0" w:tplc="A9AA5D0E">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02045A3"/>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03316D5"/>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4E138DB"/>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89D69F1"/>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9AC21B6"/>
    <w:multiLevelType w:val="hybridMultilevel"/>
    <w:tmpl w:val="FFE0BE52"/>
    <w:lvl w:ilvl="0" w:tplc="796A562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1C5CE9"/>
    <w:multiLevelType w:val="hybridMultilevel"/>
    <w:tmpl w:val="806296B0"/>
    <w:lvl w:ilvl="0" w:tplc="0A36F528">
      <w:start w:val="2"/>
      <w:numFmt w:val="bullet"/>
      <w:lvlText w:val=""/>
      <w:lvlJc w:val="left"/>
      <w:pPr>
        <w:ind w:left="1080" w:hanging="360"/>
      </w:pPr>
      <w:rPr>
        <w:rFonts w:ascii="Symbol" w:eastAsiaTheme="minorHAnsi" w:hAnsi="Symbo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A7C4D72"/>
    <w:multiLevelType w:val="multilevel"/>
    <w:tmpl w:val="032ABD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BE43F5F"/>
    <w:multiLevelType w:val="hybridMultilevel"/>
    <w:tmpl w:val="C60E7F6C"/>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1846A5B"/>
    <w:multiLevelType w:val="hybridMultilevel"/>
    <w:tmpl w:val="106A2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251217D"/>
    <w:multiLevelType w:val="hybridMultilevel"/>
    <w:tmpl w:val="FE386F6A"/>
    <w:lvl w:ilvl="0" w:tplc="0809000F">
      <w:start w:val="4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580C1EBF"/>
    <w:multiLevelType w:val="hybridMultilevel"/>
    <w:tmpl w:val="2DC8B4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BF8780E"/>
    <w:multiLevelType w:val="hybridMultilevel"/>
    <w:tmpl w:val="DFA0B7AA"/>
    <w:lvl w:ilvl="0" w:tplc="A1DACE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DCC2F4D"/>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1F06D2F"/>
    <w:multiLevelType w:val="hybridMultilevel"/>
    <w:tmpl w:val="9AD0855A"/>
    <w:lvl w:ilvl="0" w:tplc="2BEA1F06">
      <w:start w:val="15"/>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7" w15:restartNumberingAfterBreak="0">
    <w:nsid w:val="63BD0D32"/>
    <w:multiLevelType w:val="hybridMultilevel"/>
    <w:tmpl w:val="256ACA9A"/>
    <w:lvl w:ilvl="0" w:tplc="C1DA64CA">
      <w:start w:val="8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5694B1B"/>
    <w:multiLevelType w:val="hybridMultilevel"/>
    <w:tmpl w:val="958A6500"/>
    <w:lvl w:ilvl="0" w:tplc="FF98074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82D651D"/>
    <w:multiLevelType w:val="hybridMultilevel"/>
    <w:tmpl w:val="03927172"/>
    <w:lvl w:ilvl="0" w:tplc="F2A4144C">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687A54AD"/>
    <w:multiLevelType w:val="hybridMultilevel"/>
    <w:tmpl w:val="DB48EF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D7C00DD"/>
    <w:multiLevelType w:val="hybridMultilevel"/>
    <w:tmpl w:val="B246D994"/>
    <w:lvl w:ilvl="0" w:tplc="70587518">
      <w:start w:val="1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2"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6F8C130D"/>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49B2775"/>
    <w:multiLevelType w:val="hybridMultilevel"/>
    <w:tmpl w:val="4FA020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5" w15:restartNumberingAfterBreak="0">
    <w:nsid w:val="751A2F10"/>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6FC76F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B675E88"/>
    <w:multiLevelType w:val="hybridMultilevel"/>
    <w:tmpl w:val="F4F0605E"/>
    <w:lvl w:ilvl="0" w:tplc="BB44CDD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E6960C3"/>
    <w:multiLevelType w:val="hybridMultilevel"/>
    <w:tmpl w:val="F97812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E72C56"/>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8"/>
  </w:num>
  <w:num w:numId="2">
    <w:abstractNumId w:val="16"/>
  </w:num>
  <w:num w:numId="3">
    <w:abstractNumId w:val="33"/>
  </w:num>
  <w:num w:numId="4">
    <w:abstractNumId w:val="40"/>
  </w:num>
  <w:num w:numId="5">
    <w:abstractNumId w:val="25"/>
  </w:num>
  <w:num w:numId="6">
    <w:abstractNumId w:val="47"/>
  </w:num>
  <w:num w:numId="7">
    <w:abstractNumId w:val="26"/>
  </w:num>
  <w:num w:numId="8">
    <w:abstractNumId w:val="19"/>
  </w:num>
  <w:num w:numId="9">
    <w:abstractNumId w:val="36"/>
  </w:num>
  <w:num w:numId="10">
    <w:abstractNumId w:val="41"/>
  </w:num>
  <w:num w:numId="11">
    <w:abstractNumId w:val="38"/>
  </w:num>
  <w:num w:numId="12">
    <w:abstractNumId w:val="3"/>
  </w:num>
  <w:num w:numId="13">
    <w:abstractNumId w:val="12"/>
  </w:num>
  <w:num w:numId="14">
    <w:abstractNumId w:val="37"/>
  </w:num>
  <w:num w:numId="15">
    <w:abstractNumId w:val="24"/>
  </w:num>
  <w:num w:numId="16">
    <w:abstractNumId w:val="23"/>
  </w:num>
  <w:num w:numId="17">
    <w:abstractNumId w:val="34"/>
  </w:num>
  <w:num w:numId="18">
    <w:abstractNumId w:val="14"/>
  </w:num>
  <w:num w:numId="19">
    <w:abstractNumId w:val="8"/>
  </w:num>
  <w:num w:numId="20">
    <w:abstractNumId w:val="27"/>
  </w:num>
  <w:num w:numId="21">
    <w:abstractNumId w:val="45"/>
  </w:num>
  <w:num w:numId="22">
    <w:abstractNumId w:val="15"/>
  </w:num>
  <w:num w:numId="23">
    <w:abstractNumId w:val="30"/>
  </w:num>
  <w:num w:numId="24">
    <w:abstractNumId w:val="13"/>
  </w:num>
  <w:num w:numId="25">
    <w:abstractNumId w:val="48"/>
  </w:num>
  <w:num w:numId="26">
    <w:abstractNumId w:val="10"/>
  </w:num>
  <w:num w:numId="27">
    <w:abstractNumId w:val="29"/>
  </w:num>
  <w:num w:numId="28">
    <w:abstractNumId w:val="2"/>
  </w:num>
  <w:num w:numId="29">
    <w:abstractNumId w:val="9"/>
  </w:num>
  <w:num w:numId="30">
    <w:abstractNumId w:val="32"/>
  </w:num>
  <w:num w:numId="31">
    <w:abstractNumId w:val="17"/>
  </w:num>
  <w:num w:numId="32">
    <w:abstractNumId w:val="6"/>
  </w:num>
  <w:num w:numId="33">
    <w:abstractNumId w:val="28"/>
  </w:num>
  <w:num w:numId="34">
    <w:abstractNumId w:val="4"/>
  </w:num>
  <w:num w:numId="35">
    <w:abstractNumId w:val="7"/>
  </w:num>
  <w:num w:numId="36">
    <w:abstractNumId w:val="11"/>
  </w:num>
  <w:num w:numId="37">
    <w:abstractNumId w:val="44"/>
  </w:num>
  <w:num w:numId="38">
    <w:abstractNumId w:val="42"/>
  </w:num>
  <w:num w:numId="39">
    <w:abstractNumId w:val="20"/>
  </w:num>
  <w:num w:numId="40">
    <w:abstractNumId w:val="1"/>
  </w:num>
  <w:num w:numId="41">
    <w:abstractNumId w:val="43"/>
  </w:num>
  <w:num w:numId="42">
    <w:abstractNumId w:val="21"/>
  </w:num>
  <w:num w:numId="43">
    <w:abstractNumId w:val="22"/>
  </w:num>
  <w:num w:numId="44">
    <w:abstractNumId w:val="46"/>
  </w:num>
  <w:num w:numId="45">
    <w:abstractNumId w:val="0"/>
  </w:num>
  <w:num w:numId="46">
    <w:abstractNumId w:val="39"/>
  </w:num>
  <w:num w:numId="47">
    <w:abstractNumId w:val="49"/>
  </w:num>
  <w:num w:numId="48">
    <w:abstractNumId w:val="31"/>
  </w:num>
  <w:num w:numId="49">
    <w:abstractNumId w:val="35"/>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13&lt;/item&gt;&lt;item&gt;22&lt;/item&gt;&lt;item&gt;25&lt;/item&gt;&lt;item&gt;55&lt;/item&gt;&lt;item&gt;57&lt;/item&gt;&lt;item&gt;71&lt;/item&gt;&lt;item&gt;72&lt;/item&gt;&lt;item&gt;92&lt;/item&gt;&lt;item&gt;93&lt;/item&gt;&lt;item&gt;94&lt;/item&gt;&lt;item&gt;95&lt;/item&gt;&lt;item&gt;96&lt;/item&gt;&lt;item&gt;97&lt;/item&gt;&lt;item&gt;98&lt;/item&gt;&lt;item&gt;99&lt;/item&gt;&lt;item&gt;111&lt;/item&gt;&lt;item&gt;152&lt;/item&gt;&lt;item&gt;164&lt;/item&gt;&lt;item&gt;166&lt;/item&gt;&lt;item&gt;171&lt;/item&gt;&lt;item&gt;172&lt;/item&gt;&lt;item&gt;174&lt;/item&gt;&lt;item&gt;176&lt;/item&gt;&lt;item&gt;179&lt;/item&gt;&lt;item&gt;180&lt;/item&gt;&lt;item&gt;188&lt;/item&gt;&lt;item&gt;189&lt;/item&gt;&lt;item&gt;190&lt;/item&gt;&lt;item&gt;192&lt;/item&gt;&lt;item&gt;193&lt;/item&gt;&lt;item&gt;195&lt;/item&gt;&lt;item&gt;196&lt;/item&gt;&lt;item&gt;197&lt;/item&gt;&lt;item&gt;198&lt;/item&gt;&lt;item&gt;202&lt;/item&gt;&lt;item&gt;204&lt;/item&gt;&lt;item&gt;205&lt;/item&gt;&lt;item&gt;208&lt;/item&gt;&lt;item&gt;210&lt;/item&gt;&lt;item&gt;211&lt;/item&gt;&lt;item&gt;217&lt;/item&gt;&lt;item&gt;218&lt;/item&gt;&lt;/record-ids&gt;&lt;/item&gt;&lt;/Libraries&gt;"/>
  </w:docVars>
  <w:rsids>
    <w:rsidRoot w:val="00FA4B6E"/>
    <w:rsid w:val="00000382"/>
    <w:rsid w:val="000011FD"/>
    <w:rsid w:val="000024AD"/>
    <w:rsid w:val="00002588"/>
    <w:rsid w:val="0000291C"/>
    <w:rsid w:val="000041A7"/>
    <w:rsid w:val="00004B96"/>
    <w:rsid w:val="00004E1D"/>
    <w:rsid w:val="000079FF"/>
    <w:rsid w:val="00010C2C"/>
    <w:rsid w:val="00010FC3"/>
    <w:rsid w:val="00011BEB"/>
    <w:rsid w:val="0001391A"/>
    <w:rsid w:val="00013A7C"/>
    <w:rsid w:val="00013C9A"/>
    <w:rsid w:val="00015F4D"/>
    <w:rsid w:val="00016777"/>
    <w:rsid w:val="00016D2D"/>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3017"/>
    <w:rsid w:val="00033F30"/>
    <w:rsid w:val="00035F03"/>
    <w:rsid w:val="000405B1"/>
    <w:rsid w:val="000411F3"/>
    <w:rsid w:val="0004257E"/>
    <w:rsid w:val="00043A04"/>
    <w:rsid w:val="00043E7A"/>
    <w:rsid w:val="00045673"/>
    <w:rsid w:val="00045D3D"/>
    <w:rsid w:val="000461FC"/>
    <w:rsid w:val="00046D3C"/>
    <w:rsid w:val="00046E5C"/>
    <w:rsid w:val="00047B57"/>
    <w:rsid w:val="000508E7"/>
    <w:rsid w:val="00051B87"/>
    <w:rsid w:val="0005439C"/>
    <w:rsid w:val="00054D19"/>
    <w:rsid w:val="00054D50"/>
    <w:rsid w:val="000551F5"/>
    <w:rsid w:val="00055688"/>
    <w:rsid w:val="000558AE"/>
    <w:rsid w:val="000573C3"/>
    <w:rsid w:val="00057764"/>
    <w:rsid w:val="00062298"/>
    <w:rsid w:val="00063C26"/>
    <w:rsid w:val="00064FAF"/>
    <w:rsid w:val="0006611B"/>
    <w:rsid w:val="00067198"/>
    <w:rsid w:val="00067E3A"/>
    <w:rsid w:val="00070B47"/>
    <w:rsid w:val="00073251"/>
    <w:rsid w:val="00074E9E"/>
    <w:rsid w:val="00076B21"/>
    <w:rsid w:val="00076D2F"/>
    <w:rsid w:val="00080C27"/>
    <w:rsid w:val="000840E5"/>
    <w:rsid w:val="00084811"/>
    <w:rsid w:val="00085E74"/>
    <w:rsid w:val="00086254"/>
    <w:rsid w:val="00086F9A"/>
    <w:rsid w:val="000918B8"/>
    <w:rsid w:val="00091C94"/>
    <w:rsid w:val="0009261E"/>
    <w:rsid w:val="00093B36"/>
    <w:rsid w:val="00094034"/>
    <w:rsid w:val="0009484F"/>
    <w:rsid w:val="00094948"/>
    <w:rsid w:val="00094D2E"/>
    <w:rsid w:val="000961F7"/>
    <w:rsid w:val="000969F6"/>
    <w:rsid w:val="000A006C"/>
    <w:rsid w:val="000A0394"/>
    <w:rsid w:val="000A07CD"/>
    <w:rsid w:val="000A0DD0"/>
    <w:rsid w:val="000A1212"/>
    <w:rsid w:val="000A1765"/>
    <w:rsid w:val="000A1ED2"/>
    <w:rsid w:val="000A2F35"/>
    <w:rsid w:val="000A3FC5"/>
    <w:rsid w:val="000A4509"/>
    <w:rsid w:val="000A4D30"/>
    <w:rsid w:val="000A61A2"/>
    <w:rsid w:val="000A6865"/>
    <w:rsid w:val="000B10F2"/>
    <w:rsid w:val="000B2668"/>
    <w:rsid w:val="000B3A9F"/>
    <w:rsid w:val="000B40E2"/>
    <w:rsid w:val="000B6C24"/>
    <w:rsid w:val="000B749B"/>
    <w:rsid w:val="000C2E46"/>
    <w:rsid w:val="000C3545"/>
    <w:rsid w:val="000C590F"/>
    <w:rsid w:val="000C6795"/>
    <w:rsid w:val="000C6DA1"/>
    <w:rsid w:val="000C7828"/>
    <w:rsid w:val="000D09F2"/>
    <w:rsid w:val="000D28D5"/>
    <w:rsid w:val="000D3496"/>
    <w:rsid w:val="000D35D2"/>
    <w:rsid w:val="000D4747"/>
    <w:rsid w:val="000D4DB3"/>
    <w:rsid w:val="000D5714"/>
    <w:rsid w:val="000D5D12"/>
    <w:rsid w:val="000D6D17"/>
    <w:rsid w:val="000D7458"/>
    <w:rsid w:val="000D78A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426D"/>
    <w:rsid w:val="00115A58"/>
    <w:rsid w:val="001163F8"/>
    <w:rsid w:val="00117135"/>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410A"/>
    <w:rsid w:val="0014425D"/>
    <w:rsid w:val="0014550C"/>
    <w:rsid w:val="001466B2"/>
    <w:rsid w:val="001479C4"/>
    <w:rsid w:val="00147A0D"/>
    <w:rsid w:val="001514D9"/>
    <w:rsid w:val="001517D8"/>
    <w:rsid w:val="001518F3"/>
    <w:rsid w:val="00151E8A"/>
    <w:rsid w:val="00152C98"/>
    <w:rsid w:val="00152D34"/>
    <w:rsid w:val="00153F35"/>
    <w:rsid w:val="001542F7"/>
    <w:rsid w:val="00155A6D"/>
    <w:rsid w:val="0015604A"/>
    <w:rsid w:val="0015715D"/>
    <w:rsid w:val="00157265"/>
    <w:rsid w:val="0016154B"/>
    <w:rsid w:val="0016174C"/>
    <w:rsid w:val="00161DA1"/>
    <w:rsid w:val="00162244"/>
    <w:rsid w:val="001637BE"/>
    <w:rsid w:val="001646FD"/>
    <w:rsid w:val="001647F9"/>
    <w:rsid w:val="0016596B"/>
    <w:rsid w:val="00165EAF"/>
    <w:rsid w:val="00170B9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5A52"/>
    <w:rsid w:val="00195AB3"/>
    <w:rsid w:val="0019612D"/>
    <w:rsid w:val="001964CA"/>
    <w:rsid w:val="001A0C37"/>
    <w:rsid w:val="001A0C89"/>
    <w:rsid w:val="001A1013"/>
    <w:rsid w:val="001A12FE"/>
    <w:rsid w:val="001A2FC8"/>
    <w:rsid w:val="001A3264"/>
    <w:rsid w:val="001A3468"/>
    <w:rsid w:val="001A4E64"/>
    <w:rsid w:val="001A4F7E"/>
    <w:rsid w:val="001A5050"/>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C4F77"/>
    <w:rsid w:val="001D03E5"/>
    <w:rsid w:val="001D0A78"/>
    <w:rsid w:val="001D2684"/>
    <w:rsid w:val="001D2FBF"/>
    <w:rsid w:val="001D319A"/>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9D"/>
    <w:rsid w:val="001F176B"/>
    <w:rsid w:val="001F232A"/>
    <w:rsid w:val="001F238D"/>
    <w:rsid w:val="001F2542"/>
    <w:rsid w:val="001F2FF3"/>
    <w:rsid w:val="001F3AC3"/>
    <w:rsid w:val="001F40E2"/>
    <w:rsid w:val="001F4125"/>
    <w:rsid w:val="001F6CA0"/>
    <w:rsid w:val="00200793"/>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28D2"/>
    <w:rsid w:val="00222B78"/>
    <w:rsid w:val="00223598"/>
    <w:rsid w:val="002238F1"/>
    <w:rsid w:val="00223F7A"/>
    <w:rsid w:val="00224A18"/>
    <w:rsid w:val="002266DB"/>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6527"/>
    <w:rsid w:val="00246F09"/>
    <w:rsid w:val="00247506"/>
    <w:rsid w:val="00253068"/>
    <w:rsid w:val="00253D31"/>
    <w:rsid w:val="00254212"/>
    <w:rsid w:val="00255AE1"/>
    <w:rsid w:val="00257E81"/>
    <w:rsid w:val="00260D23"/>
    <w:rsid w:val="002615DE"/>
    <w:rsid w:val="00264857"/>
    <w:rsid w:val="00266822"/>
    <w:rsid w:val="00266B27"/>
    <w:rsid w:val="00267550"/>
    <w:rsid w:val="002678DC"/>
    <w:rsid w:val="00270DF5"/>
    <w:rsid w:val="00270E42"/>
    <w:rsid w:val="00271525"/>
    <w:rsid w:val="00272067"/>
    <w:rsid w:val="00273250"/>
    <w:rsid w:val="002748F8"/>
    <w:rsid w:val="00274B72"/>
    <w:rsid w:val="00275565"/>
    <w:rsid w:val="002757B3"/>
    <w:rsid w:val="00277076"/>
    <w:rsid w:val="00277998"/>
    <w:rsid w:val="0028144E"/>
    <w:rsid w:val="00281965"/>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1863"/>
    <w:rsid w:val="0029212C"/>
    <w:rsid w:val="0029277B"/>
    <w:rsid w:val="00293BC9"/>
    <w:rsid w:val="00293F86"/>
    <w:rsid w:val="00294382"/>
    <w:rsid w:val="002945F5"/>
    <w:rsid w:val="00295D0B"/>
    <w:rsid w:val="002964B0"/>
    <w:rsid w:val="00296ED2"/>
    <w:rsid w:val="002970E6"/>
    <w:rsid w:val="002A0F01"/>
    <w:rsid w:val="002A518B"/>
    <w:rsid w:val="002A5BA4"/>
    <w:rsid w:val="002A70FB"/>
    <w:rsid w:val="002A754C"/>
    <w:rsid w:val="002B0A6F"/>
    <w:rsid w:val="002B110F"/>
    <w:rsid w:val="002B2BCA"/>
    <w:rsid w:val="002B2F35"/>
    <w:rsid w:val="002B4EA2"/>
    <w:rsid w:val="002B68EC"/>
    <w:rsid w:val="002C091D"/>
    <w:rsid w:val="002C1E72"/>
    <w:rsid w:val="002C1F9F"/>
    <w:rsid w:val="002C228E"/>
    <w:rsid w:val="002C2307"/>
    <w:rsid w:val="002C2EA0"/>
    <w:rsid w:val="002C2F09"/>
    <w:rsid w:val="002C50CB"/>
    <w:rsid w:val="002C5D4D"/>
    <w:rsid w:val="002C64C8"/>
    <w:rsid w:val="002C79CC"/>
    <w:rsid w:val="002D051F"/>
    <w:rsid w:val="002D18A3"/>
    <w:rsid w:val="002D2630"/>
    <w:rsid w:val="002D2F2D"/>
    <w:rsid w:val="002D3ECD"/>
    <w:rsid w:val="002D3F92"/>
    <w:rsid w:val="002D5750"/>
    <w:rsid w:val="002D5761"/>
    <w:rsid w:val="002E47D8"/>
    <w:rsid w:val="002E4A5D"/>
    <w:rsid w:val="002E67AD"/>
    <w:rsid w:val="002E7458"/>
    <w:rsid w:val="002E7698"/>
    <w:rsid w:val="002E7E95"/>
    <w:rsid w:val="002F0679"/>
    <w:rsid w:val="002F0CBF"/>
    <w:rsid w:val="002F1F87"/>
    <w:rsid w:val="002F5A47"/>
    <w:rsid w:val="002F5FF0"/>
    <w:rsid w:val="002F6D16"/>
    <w:rsid w:val="002F79A2"/>
    <w:rsid w:val="00303341"/>
    <w:rsid w:val="003050CF"/>
    <w:rsid w:val="00305625"/>
    <w:rsid w:val="00305C03"/>
    <w:rsid w:val="00305D40"/>
    <w:rsid w:val="003065E8"/>
    <w:rsid w:val="00306C16"/>
    <w:rsid w:val="00306C27"/>
    <w:rsid w:val="00307243"/>
    <w:rsid w:val="00310CEE"/>
    <w:rsid w:val="00311677"/>
    <w:rsid w:val="00312790"/>
    <w:rsid w:val="00312F1E"/>
    <w:rsid w:val="00314532"/>
    <w:rsid w:val="003158DF"/>
    <w:rsid w:val="0031596D"/>
    <w:rsid w:val="00317F88"/>
    <w:rsid w:val="00320A96"/>
    <w:rsid w:val="00322248"/>
    <w:rsid w:val="00323C98"/>
    <w:rsid w:val="003249AD"/>
    <w:rsid w:val="00325159"/>
    <w:rsid w:val="00325BEA"/>
    <w:rsid w:val="00326816"/>
    <w:rsid w:val="00326D68"/>
    <w:rsid w:val="003270AF"/>
    <w:rsid w:val="0032777A"/>
    <w:rsid w:val="00327C9B"/>
    <w:rsid w:val="0033047F"/>
    <w:rsid w:val="00330729"/>
    <w:rsid w:val="00330DF6"/>
    <w:rsid w:val="00331139"/>
    <w:rsid w:val="00332E33"/>
    <w:rsid w:val="00334D35"/>
    <w:rsid w:val="00335688"/>
    <w:rsid w:val="00335933"/>
    <w:rsid w:val="003360FB"/>
    <w:rsid w:val="00336868"/>
    <w:rsid w:val="00337CFF"/>
    <w:rsid w:val="00340290"/>
    <w:rsid w:val="003402C8"/>
    <w:rsid w:val="00340738"/>
    <w:rsid w:val="003443A2"/>
    <w:rsid w:val="003449D0"/>
    <w:rsid w:val="003455BA"/>
    <w:rsid w:val="00345E42"/>
    <w:rsid w:val="003465D7"/>
    <w:rsid w:val="00347F07"/>
    <w:rsid w:val="00351A8C"/>
    <w:rsid w:val="00352FEF"/>
    <w:rsid w:val="00354B6D"/>
    <w:rsid w:val="00355BF7"/>
    <w:rsid w:val="003570FF"/>
    <w:rsid w:val="003576EF"/>
    <w:rsid w:val="003604F5"/>
    <w:rsid w:val="003605AB"/>
    <w:rsid w:val="0036068C"/>
    <w:rsid w:val="00360BDD"/>
    <w:rsid w:val="00361A1E"/>
    <w:rsid w:val="00362293"/>
    <w:rsid w:val="00363113"/>
    <w:rsid w:val="0036427E"/>
    <w:rsid w:val="00364337"/>
    <w:rsid w:val="00364749"/>
    <w:rsid w:val="00364B1E"/>
    <w:rsid w:val="00364BDD"/>
    <w:rsid w:val="00365641"/>
    <w:rsid w:val="00365766"/>
    <w:rsid w:val="00367179"/>
    <w:rsid w:val="0036758C"/>
    <w:rsid w:val="003675D6"/>
    <w:rsid w:val="00370892"/>
    <w:rsid w:val="00371418"/>
    <w:rsid w:val="00371F84"/>
    <w:rsid w:val="0037329E"/>
    <w:rsid w:val="00374AD1"/>
    <w:rsid w:val="00375E70"/>
    <w:rsid w:val="00376B8E"/>
    <w:rsid w:val="00377473"/>
    <w:rsid w:val="00381C8D"/>
    <w:rsid w:val="00382207"/>
    <w:rsid w:val="00384B77"/>
    <w:rsid w:val="003858CE"/>
    <w:rsid w:val="00386399"/>
    <w:rsid w:val="003871C5"/>
    <w:rsid w:val="003877EF"/>
    <w:rsid w:val="003911DB"/>
    <w:rsid w:val="00391487"/>
    <w:rsid w:val="00391980"/>
    <w:rsid w:val="00391B02"/>
    <w:rsid w:val="00392306"/>
    <w:rsid w:val="00392A0B"/>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12F0"/>
    <w:rsid w:val="003B1401"/>
    <w:rsid w:val="003B3A17"/>
    <w:rsid w:val="003B3B8C"/>
    <w:rsid w:val="003B3EE0"/>
    <w:rsid w:val="003B482E"/>
    <w:rsid w:val="003B528B"/>
    <w:rsid w:val="003B5C61"/>
    <w:rsid w:val="003B5FF4"/>
    <w:rsid w:val="003B669E"/>
    <w:rsid w:val="003B69C4"/>
    <w:rsid w:val="003B6D1B"/>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3B54"/>
    <w:rsid w:val="003D3D51"/>
    <w:rsid w:val="003D41E7"/>
    <w:rsid w:val="003D6830"/>
    <w:rsid w:val="003D6E2A"/>
    <w:rsid w:val="003E007A"/>
    <w:rsid w:val="003E00AA"/>
    <w:rsid w:val="003E010A"/>
    <w:rsid w:val="003E1883"/>
    <w:rsid w:val="003E1AF6"/>
    <w:rsid w:val="003E2277"/>
    <w:rsid w:val="003E3B14"/>
    <w:rsid w:val="003E4B2D"/>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7B86"/>
    <w:rsid w:val="00400744"/>
    <w:rsid w:val="00400881"/>
    <w:rsid w:val="004014D1"/>
    <w:rsid w:val="0040160A"/>
    <w:rsid w:val="004018DC"/>
    <w:rsid w:val="00404105"/>
    <w:rsid w:val="004044A0"/>
    <w:rsid w:val="004044A8"/>
    <w:rsid w:val="0040454A"/>
    <w:rsid w:val="00405531"/>
    <w:rsid w:val="00410D4D"/>
    <w:rsid w:val="00410F89"/>
    <w:rsid w:val="00412BD6"/>
    <w:rsid w:val="00412E98"/>
    <w:rsid w:val="00413266"/>
    <w:rsid w:val="00413893"/>
    <w:rsid w:val="00413E4D"/>
    <w:rsid w:val="0041449F"/>
    <w:rsid w:val="00414C7A"/>
    <w:rsid w:val="00414FB9"/>
    <w:rsid w:val="0041538E"/>
    <w:rsid w:val="00415492"/>
    <w:rsid w:val="00416A20"/>
    <w:rsid w:val="00417463"/>
    <w:rsid w:val="00421443"/>
    <w:rsid w:val="00421EE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5A27"/>
    <w:rsid w:val="004469CC"/>
    <w:rsid w:val="00446FAC"/>
    <w:rsid w:val="004470F8"/>
    <w:rsid w:val="0045046B"/>
    <w:rsid w:val="004509D1"/>
    <w:rsid w:val="004515FF"/>
    <w:rsid w:val="00451C52"/>
    <w:rsid w:val="00452692"/>
    <w:rsid w:val="0045309D"/>
    <w:rsid w:val="00453BCD"/>
    <w:rsid w:val="00454D42"/>
    <w:rsid w:val="0045518C"/>
    <w:rsid w:val="00455E09"/>
    <w:rsid w:val="004562D3"/>
    <w:rsid w:val="004574DD"/>
    <w:rsid w:val="00460AC4"/>
    <w:rsid w:val="00461404"/>
    <w:rsid w:val="00461811"/>
    <w:rsid w:val="0046231C"/>
    <w:rsid w:val="004639A8"/>
    <w:rsid w:val="00463DE8"/>
    <w:rsid w:val="004648E6"/>
    <w:rsid w:val="00464C2E"/>
    <w:rsid w:val="00464F4B"/>
    <w:rsid w:val="00464FB0"/>
    <w:rsid w:val="00466214"/>
    <w:rsid w:val="00466B0E"/>
    <w:rsid w:val="00466D61"/>
    <w:rsid w:val="00467BDD"/>
    <w:rsid w:val="004700F4"/>
    <w:rsid w:val="004718C1"/>
    <w:rsid w:val="00471941"/>
    <w:rsid w:val="00472946"/>
    <w:rsid w:val="00475852"/>
    <w:rsid w:val="00475B18"/>
    <w:rsid w:val="004760F6"/>
    <w:rsid w:val="0047644D"/>
    <w:rsid w:val="00476C19"/>
    <w:rsid w:val="004808A3"/>
    <w:rsid w:val="0048173C"/>
    <w:rsid w:val="00482F66"/>
    <w:rsid w:val="00483416"/>
    <w:rsid w:val="004835EC"/>
    <w:rsid w:val="004840D4"/>
    <w:rsid w:val="004868DE"/>
    <w:rsid w:val="004872DA"/>
    <w:rsid w:val="00487E9D"/>
    <w:rsid w:val="0049280F"/>
    <w:rsid w:val="00492E43"/>
    <w:rsid w:val="004937DA"/>
    <w:rsid w:val="004940AD"/>
    <w:rsid w:val="00494A0C"/>
    <w:rsid w:val="00494BB3"/>
    <w:rsid w:val="004950ED"/>
    <w:rsid w:val="00497C67"/>
    <w:rsid w:val="00497C9D"/>
    <w:rsid w:val="004A1074"/>
    <w:rsid w:val="004A32EB"/>
    <w:rsid w:val="004A422C"/>
    <w:rsid w:val="004A4714"/>
    <w:rsid w:val="004A48CF"/>
    <w:rsid w:val="004A4CB8"/>
    <w:rsid w:val="004A5091"/>
    <w:rsid w:val="004A51DE"/>
    <w:rsid w:val="004A54F8"/>
    <w:rsid w:val="004A6856"/>
    <w:rsid w:val="004A74EA"/>
    <w:rsid w:val="004B013C"/>
    <w:rsid w:val="004B06AC"/>
    <w:rsid w:val="004B08EA"/>
    <w:rsid w:val="004B0A0E"/>
    <w:rsid w:val="004B0B02"/>
    <w:rsid w:val="004B116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7525"/>
    <w:rsid w:val="004C7B03"/>
    <w:rsid w:val="004D14B2"/>
    <w:rsid w:val="004D1CE2"/>
    <w:rsid w:val="004D38A7"/>
    <w:rsid w:val="004D5408"/>
    <w:rsid w:val="004D5909"/>
    <w:rsid w:val="004D74F8"/>
    <w:rsid w:val="004E01F1"/>
    <w:rsid w:val="004E1306"/>
    <w:rsid w:val="004E16AF"/>
    <w:rsid w:val="004E195D"/>
    <w:rsid w:val="004E270B"/>
    <w:rsid w:val="004E2A63"/>
    <w:rsid w:val="004E2B35"/>
    <w:rsid w:val="004E458B"/>
    <w:rsid w:val="004E48A5"/>
    <w:rsid w:val="004E4FB4"/>
    <w:rsid w:val="004E51E2"/>
    <w:rsid w:val="004E6353"/>
    <w:rsid w:val="004E75A6"/>
    <w:rsid w:val="004E78C3"/>
    <w:rsid w:val="004F0354"/>
    <w:rsid w:val="004F0FD9"/>
    <w:rsid w:val="004F1CC5"/>
    <w:rsid w:val="004F2057"/>
    <w:rsid w:val="004F238C"/>
    <w:rsid w:val="004F2D1B"/>
    <w:rsid w:val="004F3331"/>
    <w:rsid w:val="004F5223"/>
    <w:rsid w:val="004F5BEC"/>
    <w:rsid w:val="004F5F90"/>
    <w:rsid w:val="004F6D20"/>
    <w:rsid w:val="004F7FB6"/>
    <w:rsid w:val="00501756"/>
    <w:rsid w:val="00501C20"/>
    <w:rsid w:val="00501F2A"/>
    <w:rsid w:val="005020D6"/>
    <w:rsid w:val="0050220B"/>
    <w:rsid w:val="005023F6"/>
    <w:rsid w:val="00502CCC"/>
    <w:rsid w:val="00502DAB"/>
    <w:rsid w:val="00503100"/>
    <w:rsid w:val="0050383C"/>
    <w:rsid w:val="00503D71"/>
    <w:rsid w:val="00505AF2"/>
    <w:rsid w:val="005064C5"/>
    <w:rsid w:val="00506D29"/>
    <w:rsid w:val="00510FA8"/>
    <w:rsid w:val="005113BD"/>
    <w:rsid w:val="00511D25"/>
    <w:rsid w:val="00513BCE"/>
    <w:rsid w:val="00513F7C"/>
    <w:rsid w:val="005147C8"/>
    <w:rsid w:val="00514C43"/>
    <w:rsid w:val="00515516"/>
    <w:rsid w:val="00516A25"/>
    <w:rsid w:val="00516FFF"/>
    <w:rsid w:val="00520F73"/>
    <w:rsid w:val="005215DC"/>
    <w:rsid w:val="005218DD"/>
    <w:rsid w:val="00522D32"/>
    <w:rsid w:val="005236DA"/>
    <w:rsid w:val="005245BD"/>
    <w:rsid w:val="00524AD4"/>
    <w:rsid w:val="00525310"/>
    <w:rsid w:val="00525DC1"/>
    <w:rsid w:val="005269DF"/>
    <w:rsid w:val="005269F1"/>
    <w:rsid w:val="00527EFF"/>
    <w:rsid w:val="005312E6"/>
    <w:rsid w:val="00531BB0"/>
    <w:rsid w:val="00531D03"/>
    <w:rsid w:val="00531E83"/>
    <w:rsid w:val="0053228A"/>
    <w:rsid w:val="0053259D"/>
    <w:rsid w:val="0053299E"/>
    <w:rsid w:val="00535301"/>
    <w:rsid w:val="005405B2"/>
    <w:rsid w:val="005415F3"/>
    <w:rsid w:val="00542D83"/>
    <w:rsid w:val="00543299"/>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3E8"/>
    <w:rsid w:val="0056343A"/>
    <w:rsid w:val="00563C09"/>
    <w:rsid w:val="005643D3"/>
    <w:rsid w:val="0056480A"/>
    <w:rsid w:val="005648A6"/>
    <w:rsid w:val="00567925"/>
    <w:rsid w:val="00567A62"/>
    <w:rsid w:val="00567D2B"/>
    <w:rsid w:val="005716B1"/>
    <w:rsid w:val="005720B5"/>
    <w:rsid w:val="00572E3A"/>
    <w:rsid w:val="00572F50"/>
    <w:rsid w:val="00573B94"/>
    <w:rsid w:val="00573E81"/>
    <w:rsid w:val="00574C6A"/>
    <w:rsid w:val="00575F62"/>
    <w:rsid w:val="005762FA"/>
    <w:rsid w:val="0057635F"/>
    <w:rsid w:val="00576A51"/>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861"/>
    <w:rsid w:val="00587109"/>
    <w:rsid w:val="00591230"/>
    <w:rsid w:val="00593F25"/>
    <w:rsid w:val="005940E7"/>
    <w:rsid w:val="0059558E"/>
    <w:rsid w:val="00595A63"/>
    <w:rsid w:val="00596265"/>
    <w:rsid w:val="0059685F"/>
    <w:rsid w:val="00597D31"/>
    <w:rsid w:val="005A0A07"/>
    <w:rsid w:val="005A171E"/>
    <w:rsid w:val="005A1750"/>
    <w:rsid w:val="005A1A60"/>
    <w:rsid w:val="005A1FE3"/>
    <w:rsid w:val="005A32C1"/>
    <w:rsid w:val="005A3A7B"/>
    <w:rsid w:val="005A3AAE"/>
    <w:rsid w:val="005A4B4D"/>
    <w:rsid w:val="005A60C8"/>
    <w:rsid w:val="005A7F9C"/>
    <w:rsid w:val="005B02AC"/>
    <w:rsid w:val="005B0374"/>
    <w:rsid w:val="005B1644"/>
    <w:rsid w:val="005B1792"/>
    <w:rsid w:val="005B3E38"/>
    <w:rsid w:val="005B416D"/>
    <w:rsid w:val="005B4D51"/>
    <w:rsid w:val="005B532C"/>
    <w:rsid w:val="005B54F1"/>
    <w:rsid w:val="005B752D"/>
    <w:rsid w:val="005C00B6"/>
    <w:rsid w:val="005C0480"/>
    <w:rsid w:val="005C0C96"/>
    <w:rsid w:val="005C12FC"/>
    <w:rsid w:val="005C1D5C"/>
    <w:rsid w:val="005C232A"/>
    <w:rsid w:val="005C5420"/>
    <w:rsid w:val="005C5539"/>
    <w:rsid w:val="005C740D"/>
    <w:rsid w:val="005C7E55"/>
    <w:rsid w:val="005D058C"/>
    <w:rsid w:val="005D212B"/>
    <w:rsid w:val="005D3DED"/>
    <w:rsid w:val="005D608B"/>
    <w:rsid w:val="005D6C69"/>
    <w:rsid w:val="005D6F8C"/>
    <w:rsid w:val="005D6FE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38E8"/>
    <w:rsid w:val="00626C6E"/>
    <w:rsid w:val="00626CA1"/>
    <w:rsid w:val="0063011A"/>
    <w:rsid w:val="006318CE"/>
    <w:rsid w:val="006323CB"/>
    <w:rsid w:val="0063399E"/>
    <w:rsid w:val="00633C07"/>
    <w:rsid w:val="00635D14"/>
    <w:rsid w:val="00640007"/>
    <w:rsid w:val="0064011A"/>
    <w:rsid w:val="006409C4"/>
    <w:rsid w:val="00640C4E"/>
    <w:rsid w:val="00641043"/>
    <w:rsid w:val="006414DA"/>
    <w:rsid w:val="00643CC2"/>
    <w:rsid w:val="00644222"/>
    <w:rsid w:val="006466FC"/>
    <w:rsid w:val="00650C32"/>
    <w:rsid w:val="00652FBD"/>
    <w:rsid w:val="006558A5"/>
    <w:rsid w:val="00657CDF"/>
    <w:rsid w:val="0066115C"/>
    <w:rsid w:val="00662560"/>
    <w:rsid w:val="00663270"/>
    <w:rsid w:val="006645F7"/>
    <w:rsid w:val="00664AC8"/>
    <w:rsid w:val="006653ED"/>
    <w:rsid w:val="006717A0"/>
    <w:rsid w:val="00671895"/>
    <w:rsid w:val="00673043"/>
    <w:rsid w:val="0067397D"/>
    <w:rsid w:val="00673C81"/>
    <w:rsid w:val="006754C2"/>
    <w:rsid w:val="006767A0"/>
    <w:rsid w:val="00677151"/>
    <w:rsid w:val="0068058F"/>
    <w:rsid w:val="00682239"/>
    <w:rsid w:val="00682638"/>
    <w:rsid w:val="0068359D"/>
    <w:rsid w:val="00684596"/>
    <w:rsid w:val="006858D8"/>
    <w:rsid w:val="00685923"/>
    <w:rsid w:val="0068654F"/>
    <w:rsid w:val="00686F1A"/>
    <w:rsid w:val="00686F44"/>
    <w:rsid w:val="00686FC8"/>
    <w:rsid w:val="00687876"/>
    <w:rsid w:val="006916E5"/>
    <w:rsid w:val="00691820"/>
    <w:rsid w:val="006919E9"/>
    <w:rsid w:val="0069297C"/>
    <w:rsid w:val="0069609D"/>
    <w:rsid w:val="0069676A"/>
    <w:rsid w:val="00696EA2"/>
    <w:rsid w:val="00697589"/>
    <w:rsid w:val="006A37CB"/>
    <w:rsid w:val="006A5B56"/>
    <w:rsid w:val="006A619E"/>
    <w:rsid w:val="006A667A"/>
    <w:rsid w:val="006B1EC0"/>
    <w:rsid w:val="006B27B4"/>
    <w:rsid w:val="006B4D70"/>
    <w:rsid w:val="006C0EDA"/>
    <w:rsid w:val="006C12F0"/>
    <w:rsid w:val="006C2695"/>
    <w:rsid w:val="006C2957"/>
    <w:rsid w:val="006C2BE8"/>
    <w:rsid w:val="006C2FA0"/>
    <w:rsid w:val="006C4490"/>
    <w:rsid w:val="006C450F"/>
    <w:rsid w:val="006C6410"/>
    <w:rsid w:val="006C73DA"/>
    <w:rsid w:val="006C7689"/>
    <w:rsid w:val="006C7C61"/>
    <w:rsid w:val="006D034B"/>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DFD"/>
    <w:rsid w:val="006F1E88"/>
    <w:rsid w:val="006F2818"/>
    <w:rsid w:val="006F3AFA"/>
    <w:rsid w:val="006F3DA6"/>
    <w:rsid w:val="006F47A6"/>
    <w:rsid w:val="006F4C94"/>
    <w:rsid w:val="006F6474"/>
    <w:rsid w:val="006F6A78"/>
    <w:rsid w:val="006F6C17"/>
    <w:rsid w:val="006F702F"/>
    <w:rsid w:val="006F7DD6"/>
    <w:rsid w:val="00700526"/>
    <w:rsid w:val="00700BAF"/>
    <w:rsid w:val="00701629"/>
    <w:rsid w:val="00702070"/>
    <w:rsid w:val="007029FA"/>
    <w:rsid w:val="00704D36"/>
    <w:rsid w:val="0070567A"/>
    <w:rsid w:val="007067F5"/>
    <w:rsid w:val="00706A96"/>
    <w:rsid w:val="0070710B"/>
    <w:rsid w:val="007108FF"/>
    <w:rsid w:val="00710F02"/>
    <w:rsid w:val="00711011"/>
    <w:rsid w:val="0071214F"/>
    <w:rsid w:val="00713D51"/>
    <w:rsid w:val="0071595D"/>
    <w:rsid w:val="00715C8C"/>
    <w:rsid w:val="00716693"/>
    <w:rsid w:val="00717AA9"/>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1806"/>
    <w:rsid w:val="00752E31"/>
    <w:rsid w:val="007540FD"/>
    <w:rsid w:val="007555E8"/>
    <w:rsid w:val="00756A35"/>
    <w:rsid w:val="0075772F"/>
    <w:rsid w:val="00761217"/>
    <w:rsid w:val="0076178D"/>
    <w:rsid w:val="0076183A"/>
    <w:rsid w:val="00761B06"/>
    <w:rsid w:val="00761B33"/>
    <w:rsid w:val="00761C8F"/>
    <w:rsid w:val="00761DED"/>
    <w:rsid w:val="00763FF6"/>
    <w:rsid w:val="00764217"/>
    <w:rsid w:val="0076556D"/>
    <w:rsid w:val="007657CF"/>
    <w:rsid w:val="00772E14"/>
    <w:rsid w:val="00773A56"/>
    <w:rsid w:val="00773DAE"/>
    <w:rsid w:val="0077682F"/>
    <w:rsid w:val="00776D92"/>
    <w:rsid w:val="007770B0"/>
    <w:rsid w:val="00777699"/>
    <w:rsid w:val="007806BE"/>
    <w:rsid w:val="0078129E"/>
    <w:rsid w:val="00781E6C"/>
    <w:rsid w:val="00784C15"/>
    <w:rsid w:val="00785289"/>
    <w:rsid w:val="007904BF"/>
    <w:rsid w:val="007910AA"/>
    <w:rsid w:val="007929DC"/>
    <w:rsid w:val="00793AF6"/>
    <w:rsid w:val="007947FB"/>
    <w:rsid w:val="00795358"/>
    <w:rsid w:val="007967D7"/>
    <w:rsid w:val="00797048"/>
    <w:rsid w:val="00797C22"/>
    <w:rsid w:val="007A0530"/>
    <w:rsid w:val="007A0976"/>
    <w:rsid w:val="007A11AF"/>
    <w:rsid w:val="007A1245"/>
    <w:rsid w:val="007A2C89"/>
    <w:rsid w:val="007A34AE"/>
    <w:rsid w:val="007A452E"/>
    <w:rsid w:val="007A483B"/>
    <w:rsid w:val="007A530E"/>
    <w:rsid w:val="007A7466"/>
    <w:rsid w:val="007A7EAB"/>
    <w:rsid w:val="007B11BE"/>
    <w:rsid w:val="007B145D"/>
    <w:rsid w:val="007B2391"/>
    <w:rsid w:val="007B26AE"/>
    <w:rsid w:val="007B39F2"/>
    <w:rsid w:val="007B446A"/>
    <w:rsid w:val="007B51C8"/>
    <w:rsid w:val="007B5769"/>
    <w:rsid w:val="007B5F6F"/>
    <w:rsid w:val="007C0212"/>
    <w:rsid w:val="007C106A"/>
    <w:rsid w:val="007C128D"/>
    <w:rsid w:val="007C29B3"/>
    <w:rsid w:val="007C448F"/>
    <w:rsid w:val="007C5CF2"/>
    <w:rsid w:val="007C6452"/>
    <w:rsid w:val="007C7C9D"/>
    <w:rsid w:val="007D0590"/>
    <w:rsid w:val="007D152F"/>
    <w:rsid w:val="007D1580"/>
    <w:rsid w:val="007D2438"/>
    <w:rsid w:val="007D2ECE"/>
    <w:rsid w:val="007D37DB"/>
    <w:rsid w:val="007D6542"/>
    <w:rsid w:val="007D7A33"/>
    <w:rsid w:val="007E0203"/>
    <w:rsid w:val="007E33D7"/>
    <w:rsid w:val="007E3D8A"/>
    <w:rsid w:val="007E4C28"/>
    <w:rsid w:val="007E4F18"/>
    <w:rsid w:val="007F06BA"/>
    <w:rsid w:val="007F0897"/>
    <w:rsid w:val="007F12CA"/>
    <w:rsid w:val="007F165B"/>
    <w:rsid w:val="007F219B"/>
    <w:rsid w:val="007F3F7E"/>
    <w:rsid w:val="007F4470"/>
    <w:rsid w:val="007F5479"/>
    <w:rsid w:val="007F56B6"/>
    <w:rsid w:val="007F5EDA"/>
    <w:rsid w:val="007F713E"/>
    <w:rsid w:val="007F7C0B"/>
    <w:rsid w:val="00801DD4"/>
    <w:rsid w:val="0080345B"/>
    <w:rsid w:val="008040C9"/>
    <w:rsid w:val="008059CE"/>
    <w:rsid w:val="00806219"/>
    <w:rsid w:val="0080744C"/>
    <w:rsid w:val="00810069"/>
    <w:rsid w:val="00810A2E"/>
    <w:rsid w:val="00810AFE"/>
    <w:rsid w:val="00810D01"/>
    <w:rsid w:val="008114CF"/>
    <w:rsid w:val="00813F9B"/>
    <w:rsid w:val="00814315"/>
    <w:rsid w:val="00815D3C"/>
    <w:rsid w:val="008171F9"/>
    <w:rsid w:val="0082082A"/>
    <w:rsid w:val="0082089B"/>
    <w:rsid w:val="00821F20"/>
    <w:rsid w:val="0082305E"/>
    <w:rsid w:val="00823414"/>
    <w:rsid w:val="0082403A"/>
    <w:rsid w:val="00824AFD"/>
    <w:rsid w:val="00825118"/>
    <w:rsid w:val="008254BB"/>
    <w:rsid w:val="00827706"/>
    <w:rsid w:val="008278D5"/>
    <w:rsid w:val="008321FF"/>
    <w:rsid w:val="008326E9"/>
    <w:rsid w:val="00834D3C"/>
    <w:rsid w:val="00835237"/>
    <w:rsid w:val="008354B7"/>
    <w:rsid w:val="00835857"/>
    <w:rsid w:val="00836BEB"/>
    <w:rsid w:val="008376F8"/>
    <w:rsid w:val="00841489"/>
    <w:rsid w:val="0084306A"/>
    <w:rsid w:val="008431AC"/>
    <w:rsid w:val="008432C9"/>
    <w:rsid w:val="008437E3"/>
    <w:rsid w:val="00844738"/>
    <w:rsid w:val="00844F61"/>
    <w:rsid w:val="00845485"/>
    <w:rsid w:val="00845C4A"/>
    <w:rsid w:val="008463A1"/>
    <w:rsid w:val="0084778A"/>
    <w:rsid w:val="008505E1"/>
    <w:rsid w:val="00851323"/>
    <w:rsid w:val="00851D23"/>
    <w:rsid w:val="0085210D"/>
    <w:rsid w:val="00853D4B"/>
    <w:rsid w:val="00854203"/>
    <w:rsid w:val="00854A07"/>
    <w:rsid w:val="00855DC5"/>
    <w:rsid w:val="00855ED5"/>
    <w:rsid w:val="00856FFD"/>
    <w:rsid w:val="0086019B"/>
    <w:rsid w:val="00860463"/>
    <w:rsid w:val="0086129A"/>
    <w:rsid w:val="0086150D"/>
    <w:rsid w:val="0086272B"/>
    <w:rsid w:val="00862F3C"/>
    <w:rsid w:val="00863376"/>
    <w:rsid w:val="00864408"/>
    <w:rsid w:val="00864D33"/>
    <w:rsid w:val="00865159"/>
    <w:rsid w:val="008656AE"/>
    <w:rsid w:val="00865835"/>
    <w:rsid w:val="00865985"/>
    <w:rsid w:val="00866305"/>
    <w:rsid w:val="008678DC"/>
    <w:rsid w:val="0087113C"/>
    <w:rsid w:val="00871482"/>
    <w:rsid w:val="00872323"/>
    <w:rsid w:val="00874BEF"/>
    <w:rsid w:val="00875074"/>
    <w:rsid w:val="00880168"/>
    <w:rsid w:val="0088064C"/>
    <w:rsid w:val="0088099A"/>
    <w:rsid w:val="00880A87"/>
    <w:rsid w:val="00881177"/>
    <w:rsid w:val="008811D6"/>
    <w:rsid w:val="00884BEB"/>
    <w:rsid w:val="00885E18"/>
    <w:rsid w:val="0088614C"/>
    <w:rsid w:val="00887432"/>
    <w:rsid w:val="0088744B"/>
    <w:rsid w:val="00890547"/>
    <w:rsid w:val="00891A0C"/>
    <w:rsid w:val="00892281"/>
    <w:rsid w:val="008922F0"/>
    <w:rsid w:val="00892F46"/>
    <w:rsid w:val="00893212"/>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54AB"/>
    <w:rsid w:val="008B5EB0"/>
    <w:rsid w:val="008B6963"/>
    <w:rsid w:val="008B732E"/>
    <w:rsid w:val="008C0253"/>
    <w:rsid w:val="008C09CE"/>
    <w:rsid w:val="008C178E"/>
    <w:rsid w:val="008C227B"/>
    <w:rsid w:val="008C2727"/>
    <w:rsid w:val="008C5AC6"/>
    <w:rsid w:val="008C681E"/>
    <w:rsid w:val="008C6FD9"/>
    <w:rsid w:val="008D0CFE"/>
    <w:rsid w:val="008D0D8F"/>
    <w:rsid w:val="008D18F5"/>
    <w:rsid w:val="008D1D56"/>
    <w:rsid w:val="008D2334"/>
    <w:rsid w:val="008D2C2E"/>
    <w:rsid w:val="008D52A2"/>
    <w:rsid w:val="008D76C9"/>
    <w:rsid w:val="008D7B35"/>
    <w:rsid w:val="008E22E3"/>
    <w:rsid w:val="008E34F3"/>
    <w:rsid w:val="008E38D0"/>
    <w:rsid w:val="008E3988"/>
    <w:rsid w:val="008E3D23"/>
    <w:rsid w:val="008E5B4E"/>
    <w:rsid w:val="008F014B"/>
    <w:rsid w:val="008F210C"/>
    <w:rsid w:val="008F21BC"/>
    <w:rsid w:val="008F2791"/>
    <w:rsid w:val="008F349A"/>
    <w:rsid w:val="008F568A"/>
    <w:rsid w:val="008F5DA5"/>
    <w:rsid w:val="008F5FE9"/>
    <w:rsid w:val="008F6B44"/>
    <w:rsid w:val="009016DB"/>
    <w:rsid w:val="00901E4C"/>
    <w:rsid w:val="009053DE"/>
    <w:rsid w:val="00905974"/>
    <w:rsid w:val="00905998"/>
    <w:rsid w:val="00907C79"/>
    <w:rsid w:val="00907D68"/>
    <w:rsid w:val="009116C1"/>
    <w:rsid w:val="00911ADA"/>
    <w:rsid w:val="00913ACA"/>
    <w:rsid w:val="00914604"/>
    <w:rsid w:val="00915999"/>
    <w:rsid w:val="0091621B"/>
    <w:rsid w:val="00916264"/>
    <w:rsid w:val="0091666B"/>
    <w:rsid w:val="00916A7F"/>
    <w:rsid w:val="00916F86"/>
    <w:rsid w:val="0091710F"/>
    <w:rsid w:val="00920F41"/>
    <w:rsid w:val="00921660"/>
    <w:rsid w:val="00923A5A"/>
    <w:rsid w:val="00924214"/>
    <w:rsid w:val="009247A1"/>
    <w:rsid w:val="009306CE"/>
    <w:rsid w:val="00930ABE"/>
    <w:rsid w:val="00930B71"/>
    <w:rsid w:val="00930E47"/>
    <w:rsid w:val="0093197A"/>
    <w:rsid w:val="00931A56"/>
    <w:rsid w:val="0093244D"/>
    <w:rsid w:val="00932562"/>
    <w:rsid w:val="00932E97"/>
    <w:rsid w:val="009331FF"/>
    <w:rsid w:val="009335AB"/>
    <w:rsid w:val="0093401D"/>
    <w:rsid w:val="00936943"/>
    <w:rsid w:val="00936976"/>
    <w:rsid w:val="00936DEA"/>
    <w:rsid w:val="0094038B"/>
    <w:rsid w:val="0094153C"/>
    <w:rsid w:val="00941F04"/>
    <w:rsid w:val="00942DB9"/>
    <w:rsid w:val="00943DE6"/>
    <w:rsid w:val="00945664"/>
    <w:rsid w:val="00945833"/>
    <w:rsid w:val="009460D0"/>
    <w:rsid w:val="00946217"/>
    <w:rsid w:val="009466BC"/>
    <w:rsid w:val="00946FF3"/>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708FC"/>
    <w:rsid w:val="00972940"/>
    <w:rsid w:val="0097333C"/>
    <w:rsid w:val="009739E5"/>
    <w:rsid w:val="00974E04"/>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5C68"/>
    <w:rsid w:val="00986CD6"/>
    <w:rsid w:val="009874D9"/>
    <w:rsid w:val="009900FB"/>
    <w:rsid w:val="0099055B"/>
    <w:rsid w:val="0099120D"/>
    <w:rsid w:val="00991253"/>
    <w:rsid w:val="0099163A"/>
    <w:rsid w:val="009923DA"/>
    <w:rsid w:val="00992B08"/>
    <w:rsid w:val="00992ECB"/>
    <w:rsid w:val="009934BB"/>
    <w:rsid w:val="00994204"/>
    <w:rsid w:val="00995B44"/>
    <w:rsid w:val="00996A20"/>
    <w:rsid w:val="00997533"/>
    <w:rsid w:val="00997B43"/>
    <w:rsid w:val="009A0745"/>
    <w:rsid w:val="009A0772"/>
    <w:rsid w:val="009A0AC6"/>
    <w:rsid w:val="009A30DB"/>
    <w:rsid w:val="009A327D"/>
    <w:rsid w:val="009A5250"/>
    <w:rsid w:val="009A533B"/>
    <w:rsid w:val="009A7562"/>
    <w:rsid w:val="009A7872"/>
    <w:rsid w:val="009B0A77"/>
    <w:rsid w:val="009B0F3A"/>
    <w:rsid w:val="009B0FBB"/>
    <w:rsid w:val="009B138F"/>
    <w:rsid w:val="009B2F85"/>
    <w:rsid w:val="009B357C"/>
    <w:rsid w:val="009B4879"/>
    <w:rsid w:val="009B4CCE"/>
    <w:rsid w:val="009B644D"/>
    <w:rsid w:val="009B7B2D"/>
    <w:rsid w:val="009C019D"/>
    <w:rsid w:val="009C0562"/>
    <w:rsid w:val="009C1739"/>
    <w:rsid w:val="009C23D6"/>
    <w:rsid w:val="009C2DC4"/>
    <w:rsid w:val="009C2EC7"/>
    <w:rsid w:val="009C32A7"/>
    <w:rsid w:val="009C4BD7"/>
    <w:rsid w:val="009C7AFC"/>
    <w:rsid w:val="009D039F"/>
    <w:rsid w:val="009D151A"/>
    <w:rsid w:val="009D649B"/>
    <w:rsid w:val="009D7092"/>
    <w:rsid w:val="009E0DE4"/>
    <w:rsid w:val="009E188A"/>
    <w:rsid w:val="009E199A"/>
    <w:rsid w:val="009E21D8"/>
    <w:rsid w:val="009E22E2"/>
    <w:rsid w:val="009E2638"/>
    <w:rsid w:val="009E2E7C"/>
    <w:rsid w:val="009E32FA"/>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A54"/>
    <w:rsid w:val="009F40F1"/>
    <w:rsid w:val="009F4340"/>
    <w:rsid w:val="009F4470"/>
    <w:rsid w:val="009F4C1C"/>
    <w:rsid w:val="009F582D"/>
    <w:rsid w:val="009F6180"/>
    <w:rsid w:val="009F634C"/>
    <w:rsid w:val="009F6873"/>
    <w:rsid w:val="009F708C"/>
    <w:rsid w:val="00A00B93"/>
    <w:rsid w:val="00A01CEC"/>
    <w:rsid w:val="00A01FFD"/>
    <w:rsid w:val="00A04333"/>
    <w:rsid w:val="00A04C09"/>
    <w:rsid w:val="00A0531F"/>
    <w:rsid w:val="00A06486"/>
    <w:rsid w:val="00A06B49"/>
    <w:rsid w:val="00A06D3A"/>
    <w:rsid w:val="00A07615"/>
    <w:rsid w:val="00A07CE7"/>
    <w:rsid w:val="00A112E6"/>
    <w:rsid w:val="00A112EF"/>
    <w:rsid w:val="00A1136D"/>
    <w:rsid w:val="00A121AB"/>
    <w:rsid w:val="00A15279"/>
    <w:rsid w:val="00A16D32"/>
    <w:rsid w:val="00A17CE6"/>
    <w:rsid w:val="00A2124E"/>
    <w:rsid w:val="00A212A5"/>
    <w:rsid w:val="00A2227E"/>
    <w:rsid w:val="00A225C4"/>
    <w:rsid w:val="00A22B50"/>
    <w:rsid w:val="00A2363A"/>
    <w:rsid w:val="00A23D89"/>
    <w:rsid w:val="00A25345"/>
    <w:rsid w:val="00A2654F"/>
    <w:rsid w:val="00A27342"/>
    <w:rsid w:val="00A30AA4"/>
    <w:rsid w:val="00A319EE"/>
    <w:rsid w:val="00A32E8A"/>
    <w:rsid w:val="00A3318C"/>
    <w:rsid w:val="00A34DA3"/>
    <w:rsid w:val="00A34E5F"/>
    <w:rsid w:val="00A402B9"/>
    <w:rsid w:val="00A433E3"/>
    <w:rsid w:val="00A440B2"/>
    <w:rsid w:val="00A44D64"/>
    <w:rsid w:val="00A46CC6"/>
    <w:rsid w:val="00A479ED"/>
    <w:rsid w:val="00A5218A"/>
    <w:rsid w:val="00A52B7C"/>
    <w:rsid w:val="00A535AC"/>
    <w:rsid w:val="00A550D9"/>
    <w:rsid w:val="00A5722B"/>
    <w:rsid w:val="00A5775E"/>
    <w:rsid w:val="00A57BB3"/>
    <w:rsid w:val="00A602D0"/>
    <w:rsid w:val="00A6090C"/>
    <w:rsid w:val="00A62A14"/>
    <w:rsid w:val="00A6368D"/>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0F8"/>
    <w:rsid w:val="00A76187"/>
    <w:rsid w:val="00A800A5"/>
    <w:rsid w:val="00A809B3"/>
    <w:rsid w:val="00A809F3"/>
    <w:rsid w:val="00A820EC"/>
    <w:rsid w:val="00A820FF"/>
    <w:rsid w:val="00A823CB"/>
    <w:rsid w:val="00A83668"/>
    <w:rsid w:val="00A8384A"/>
    <w:rsid w:val="00A859C8"/>
    <w:rsid w:val="00A85C85"/>
    <w:rsid w:val="00A86008"/>
    <w:rsid w:val="00A90945"/>
    <w:rsid w:val="00A90D40"/>
    <w:rsid w:val="00A91702"/>
    <w:rsid w:val="00A91854"/>
    <w:rsid w:val="00A91940"/>
    <w:rsid w:val="00A921C7"/>
    <w:rsid w:val="00A92B3B"/>
    <w:rsid w:val="00A92F7F"/>
    <w:rsid w:val="00A93057"/>
    <w:rsid w:val="00A94540"/>
    <w:rsid w:val="00A954F7"/>
    <w:rsid w:val="00A96866"/>
    <w:rsid w:val="00AA0EC2"/>
    <w:rsid w:val="00AA1EEC"/>
    <w:rsid w:val="00AA1F77"/>
    <w:rsid w:val="00AA33E6"/>
    <w:rsid w:val="00AA3AC4"/>
    <w:rsid w:val="00AA5195"/>
    <w:rsid w:val="00AA5444"/>
    <w:rsid w:val="00AA6D6E"/>
    <w:rsid w:val="00AA795D"/>
    <w:rsid w:val="00AA7BDE"/>
    <w:rsid w:val="00AB0D33"/>
    <w:rsid w:val="00AB1FFC"/>
    <w:rsid w:val="00AB3953"/>
    <w:rsid w:val="00AB4C0B"/>
    <w:rsid w:val="00AB4EF9"/>
    <w:rsid w:val="00AB509E"/>
    <w:rsid w:val="00AB5702"/>
    <w:rsid w:val="00AB5F71"/>
    <w:rsid w:val="00AB6B66"/>
    <w:rsid w:val="00AB6D99"/>
    <w:rsid w:val="00AB6E32"/>
    <w:rsid w:val="00AC0ABF"/>
    <w:rsid w:val="00AC15D6"/>
    <w:rsid w:val="00AC2696"/>
    <w:rsid w:val="00AC2985"/>
    <w:rsid w:val="00AC3B5D"/>
    <w:rsid w:val="00AC4004"/>
    <w:rsid w:val="00AC4BCF"/>
    <w:rsid w:val="00AC4CC8"/>
    <w:rsid w:val="00AC4E25"/>
    <w:rsid w:val="00AD1482"/>
    <w:rsid w:val="00AD18A5"/>
    <w:rsid w:val="00AD29B4"/>
    <w:rsid w:val="00AD4024"/>
    <w:rsid w:val="00AD63E7"/>
    <w:rsid w:val="00AD6411"/>
    <w:rsid w:val="00AE00CC"/>
    <w:rsid w:val="00AE0AF9"/>
    <w:rsid w:val="00AE0BEA"/>
    <w:rsid w:val="00AE4ACD"/>
    <w:rsid w:val="00AE6882"/>
    <w:rsid w:val="00AF05DF"/>
    <w:rsid w:val="00AF0D7C"/>
    <w:rsid w:val="00AF2592"/>
    <w:rsid w:val="00AF25CE"/>
    <w:rsid w:val="00AF27A3"/>
    <w:rsid w:val="00AF2F40"/>
    <w:rsid w:val="00AF3078"/>
    <w:rsid w:val="00AF3A7A"/>
    <w:rsid w:val="00AF3E5B"/>
    <w:rsid w:val="00AF44E1"/>
    <w:rsid w:val="00AF4EC9"/>
    <w:rsid w:val="00AF520A"/>
    <w:rsid w:val="00AF5D2B"/>
    <w:rsid w:val="00AF6A49"/>
    <w:rsid w:val="00B00303"/>
    <w:rsid w:val="00B00519"/>
    <w:rsid w:val="00B0177A"/>
    <w:rsid w:val="00B02C03"/>
    <w:rsid w:val="00B03B36"/>
    <w:rsid w:val="00B04669"/>
    <w:rsid w:val="00B06545"/>
    <w:rsid w:val="00B06F1E"/>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0D5"/>
    <w:rsid w:val="00B2114A"/>
    <w:rsid w:val="00B220A0"/>
    <w:rsid w:val="00B231D5"/>
    <w:rsid w:val="00B2337E"/>
    <w:rsid w:val="00B233BC"/>
    <w:rsid w:val="00B2347B"/>
    <w:rsid w:val="00B23B1E"/>
    <w:rsid w:val="00B263C9"/>
    <w:rsid w:val="00B3000C"/>
    <w:rsid w:val="00B309E4"/>
    <w:rsid w:val="00B310CC"/>
    <w:rsid w:val="00B31469"/>
    <w:rsid w:val="00B31FA9"/>
    <w:rsid w:val="00B327F4"/>
    <w:rsid w:val="00B32AE6"/>
    <w:rsid w:val="00B3423C"/>
    <w:rsid w:val="00B36817"/>
    <w:rsid w:val="00B37F2A"/>
    <w:rsid w:val="00B409D8"/>
    <w:rsid w:val="00B40B95"/>
    <w:rsid w:val="00B42A2E"/>
    <w:rsid w:val="00B436D8"/>
    <w:rsid w:val="00B43717"/>
    <w:rsid w:val="00B442C5"/>
    <w:rsid w:val="00B45961"/>
    <w:rsid w:val="00B45C1B"/>
    <w:rsid w:val="00B464EB"/>
    <w:rsid w:val="00B46B46"/>
    <w:rsid w:val="00B46C73"/>
    <w:rsid w:val="00B506B2"/>
    <w:rsid w:val="00B51194"/>
    <w:rsid w:val="00B51B5B"/>
    <w:rsid w:val="00B51DFF"/>
    <w:rsid w:val="00B52BC4"/>
    <w:rsid w:val="00B52C9A"/>
    <w:rsid w:val="00B54B84"/>
    <w:rsid w:val="00B54E87"/>
    <w:rsid w:val="00B566B3"/>
    <w:rsid w:val="00B5687F"/>
    <w:rsid w:val="00B6152B"/>
    <w:rsid w:val="00B62531"/>
    <w:rsid w:val="00B64072"/>
    <w:rsid w:val="00B641A3"/>
    <w:rsid w:val="00B646F2"/>
    <w:rsid w:val="00B64FC3"/>
    <w:rsid w:val="00B66753"/>
    <w:rsid w:val="00B70ADC"/>
    <w:rsid w:val="00B70B8F"/>
    <w:rsid w:val="00B7170B"/>
    <w:rsid w:val="00B720DB"/>
    <w:rsid w:val="00B72C15"/>
    <w:rsid w:val="00B7460F"/>
    <w:rsid w:val="00B8032D"/>
    <w:rsid w:val="00B80648"/>
    <w:rsid w:val="00B806DD"/>
    <w:rsid w:val="00B813A5"/>
    <w:rsid w:val="00B82FC7"/>
    <w:rsid w:val="00B848DC"/>
    <w:rsid w:val="00B84D81"/>
    <w:rsid w:val="00B84D8C"/>
    <w:rsid w:val="00B84E36"/>
    <w:rsid w:val="00B853AE"/>
    <w:rsid w:val="00B86D4B"/>
    <w:rsid w:val="00B86E67"/>
    <w:rsid w:val="00B873B9"/>
    <w:rsid w:val="00B87DD0"/>
    <w:rsid w:val="00B90A93"/>
    <w:rsid w:val="00B917D9"/>
    <w:rsid w:val="00B94A16"/>
    <w:rsid w:val="00B94B53"/>
    <w:rsid w:val="00B94DC8"/>
    <w:rsid w:val="00B96EC6"/>
    <w:rsid w:val="00BA22C8"/>
    <w:rsid w:val="00BA2C3E"/>
    <w:rsid w:val="00BA34B7"/>
    <w:rsid w:val="00BA5967"/>
    <w:rsid w:val="00BA5B90"/>
    <w:rsid w:val="00BA6806"/>
    <w:rsid w:val="00BA7F78"/>
    <w:rsid w:val="00BB2359"/>
    <w:rsid w:val="00BB2408"/>
    <w:rsid w:val="00BB2DCA"/>
    <w:rsid w:val="00BB3374"/>
    <w:rsid w:val="00BB370D"/>
    <w:rsid w:val="00BB371D"/>
    <w:rsid w:val="00BB38CC"/>
    <w:rsid w:val="00BB3E20"/>
    <w:rsid w:val="00BB54CF"/>
    <w:rsid w:val="00BB57FC"/>
    <w:rsid w:val="00BB71D4"/>
    <w:rsid w:val="00BC20EE"/>
    <w:rsid w:val="00BC25DC"/>
    <w:rsid w:val="00BC319E"/>
    <w:rsid w:val="00BC3676"/>
    <w:rsid w:val="00BC3AB1"/>
    <w:rsid w:val="00BC4C94"/>
    <w:rsid w:val="00BC536E"/>
    <w:rsid w:val="00BC589F"/>
    <w:rsid w:val="00BC61E9"/>
    <w:rsid w:val="00BC6CAA"/>
    <w:rsid w:val="00BD03A9"/>
    <w:rsid w:val="00BD0CBA"/>
    <w:rsid w:val="00BD2605"/>
    <w:rsid w:val="00BD3640"/>
    <w:rsid w:val="00BD36E5"/>
    <w:rsid w:val="00BD6DF5"/>
    <w:rsid w:val="00BD6EB6"/>
    <w:rsid w:val="00BE0230"/>
    <w:rsid w:val="00BE0B22"/>
    <w:rsid w:val="00BE0F61"/>
    <w:rsid w:val="00BE10E9"/>
    <w:rsid w:val="00BE27A1"/>
    <w:rsid w:val="00BE2BBE"/>
    <w:rsid w:val="00BE3BE1"/>
    <w:rsid w:val="00BE48C1"/>
    <w:rsid w:val="00BE53CE"/>
    <w:rsid w:val="00BE58C2"/>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5E4"/>
    <w:rsid w:val="00C06B68"/>
    <w:rsid w:val="00C07394"/>
    <w:rsid w:val="00C10197"/>
    <w:rsid w:val="00C1137E"/>
    <w:rsid w:val="00C118F9"/>
    <w:rsid w:val="00C1190E"/>
    <w:rsid w:val="00C11ACB"/>
    <w:rsid w:val="00C12061"/>
    <w:rsid w:val="00C13742"/>
    <w:rsid w:val="00C138CA"/>
    <w:rsid w:val="00C13F7D"/>
    <w:rsid w:val="00C1429D"/>
    <w:rsid w:val="00C16EB1"/>
    <w:rsid w:val="00C17CEF"/>
    <w:rsid w:val="00C20EB8"/>
    <w:rsid w:val="00C213CC"/>
    <w:rsid w:val="00C233A3"/>
    <w:rsid w:val="00C233A6"/>
    <w:rsid w:val="00C24406"/>
    <w:rsid w:val="00C271CF"/>
    <w:rsid w:val="00C2760D"/>
    <w:rsid w:val="00C30302"/>
    <w:rsid w:val="00C3033E"/>
    <w:rsid w:val="00C31448"/>
    <w:rsid w:val="00C3260F"/>
    <w:rsid w:val="00C35233"/>
    <w:rsid w:val="00C36C45"/>
    <w:rsid w:val="00C40357"/>
    <w:rsid w:val="00C40813"/>
    <w:rsid w:val="00C40883"/>
    <w:rsid w:val="00C41809"/>
    <w:rsid w:val="00C4198F"/>
    <w:rsid w:val="00C437F0"/>
    <w:rsid w:val="00C4476A"/>
    <w:rsid w:val="00C45629"/>
    <w:rsid w:val="00C45F5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E76"/>
    <w:rsid w:val="00C7625F"/>
    <w:rsid w:val="00C764C9"/>
    <w:rsid w:val="00C76A81"/>
    <w:rsid w:val="00C76E83"/>
    <w:rsid w:val="00C77842"/>
    <w:rsid w:val="00C80F9F"/>
    <w:rsid w:val="00C82111"/>
    <w:rsid w:val="00C824D8"/>
    <w:rsid w:val="00C8258D"/>
    <w:rsid w:val="00C83F13"/>
    <w:rsid w:val="00C84617"/>
    <w:rsid w:val="00C85726"/>
    <w:rsid w:val="00C86700"/>
    <w:rsid w:val="00C87610"/>
    <w:rsid w:val="00C87F83"/>
    <w:rsid w:val="00C91555"/>
    <w:rsid w:val="00C9161D"/>
    <w:rsid w:val="00C91C2C"/>
    <w:rsid w:val="00C926F3"/>
    <w:rsid w:val="00C92748"/>
    <w:rsid w:val="00C927E0"/>
    <w:rsid w:val="00C92C83"/>
    <w:rsid w:val="00C935CC"/>
    <w:rsid w:val="00C9394B"/>
    <w:rsid w:val="00C947FC"/>
    <w:rsid w:val="00C955E0"/>
    <w:rsid w:val="00C97D01"/>
    <w:rsid w:val="00CA0658"/>
    <w:rsid w:val="00CA3872"/>
    <w:rsid w:val="00CA4D13"/>
    <w:rsid w:val="00CA5C34"/>
    <w:rsid w:val="00CB0CAA"/>
    <w:rsid w:val="00CB2906"/>
    <w:rsid w:val="00CB302F"/>
    <w:rsid w:val="00CB31C5"/>
    <w:rsid w:val="00CB38FB"/>
    <w:rsid w:val="00CB428A"/>
    <w:rsid w:val="00CB5200"/>
    <w:rsid w:val="00CB7367"/>
    <w:rsid w:val="00CC095C"/>
    <w:rsid w:val="00CC1048"/>
    <w:rsid w:val="00CC378A"/>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B39"/>
    <w:rsid w:val="00CE4A2D"/>
    <w:rsid w:val="00CE57BF"/>
    <w:rsid w:val="00CE6168"/>
    <w:rsid w:val="00CF0476"/>
    <w:rsid w:val="00CF11D2"/>
    <w:rsid w:val="00CF3083"/>
    <w:rsid w:val="00CF4F10"/>
    <w:rsid w:val="00CF741A"/>
    <w:rsid w:val="00D00903"/>
    <w:rsid w:val="00D01C6A"/>
    <w:rsid w:val="00D02991"/>
    <w:rsid w:val="00D02D8F"/>
    <w:rsid w:val="00D04283"/>
    <w:rsid w:val="00D07064"/>
    <w:rsid w:val="00D07093"/>
    <w:rsid w:val="00D073C7"/>
    <w:rsid w:val="00D10E0C"/>
    <w:rsid w:val="00D113D6"/>
    <w:rsid w:val="00D11A23"/>
    <w:rsid w:val="00D1206E"/>
    <w:rsid w:val="00D127DB"/>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30383"/>
    <w:rsid w:val="00D307DD"/>
    <w:rsid w:val="00D3093E"/>
    <w:rsid w:val="00D32991"/>
    <w:rsid w:val="00D32F75"/>
    <w:rsid w:val="00D34630"/>
    <w:rsid w:val="00D351B2"/>
    <w:rsid w:val="00D362E3"/>
    <w:rsid w:val="00D4061F"/>
    <w:rsid w:val="00D40804"/>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6D55"/>
    <w:rsid w:val="00D7078D"/>
    <w:rsid w:val="00D7619F"/>
    <w:rsid w:val="00D7651E"/>
    <w:rsid w:val="00D7708E"/>
    <w:rsid w:val="00D779A6"/>
    <w:rsid w:val="00D80C28"/>
    <w:rsid w:val="00D81BDF"/>
    <w:rsid w:val="00D81CF9"/>
    <w:rsid w:val="00D84AD2"/>
    <w:rsid w:val="00D85100"/>
    <w:rsid w:val="00D878D6"/>
    <w:rsid w:val="00D87AFF"/>
    <w:rsid w:val="00D87C7E"/>
    <w:rsid w:val="00D9096E"/>
    <w:rsid w:val="00D91303"/>
    <w:rsid w:val="00D91660"/>
    <w:rsid w:val="00D916DF"/>
    <w:rsid w:val="00D918CD"/>
    <w:rsid w:val="00D9191E"/>
    <w:rsid w:val="00D92936"/>
    <w:rsid w:val="00D93D8C"/>
    <w:rsid w:val="00DA1102"/>
    <w:rsid w:val="00DA1169"/>
    <w:rsid w:val="00DA220B"/>
    <w:rsid w:val="00DA283B"/>
    <w:rsid w:val="00DA36E6"/>
    <w:rsid w:val="00DA3D1B"/>
    <w:rsid w:val="00DA3FF4"/>
    <w:rsid w:val="00DA7706"/>
    <w:rsid w:val="00DB05F7"/>
    <w:rsid w:val="00DB0AE7"/>
    <w:rsid w:val="00DB2493"/>
    <w:rsid w:val="00DB392D"/>
    <w:rsid w:val="00DB502F"/>
    <w:rsid w:val="00DB5C8C"/>
    <w:rsid w:val="00DB6623"/>
    <w:rsid w:val="00DB7F0D"/>
    <w:rsid w:val="00DC31A6"/>
    <w:rsid w:val="00DC3582"/>
    <w:rsid w:val="00DC4A46"/>
    <w:rsid w:val="00DC71A4"/>
    <w:rsid w:val="00DC7527"/>
    <w:rsid w:val="00DD0A85"/>
    <w:rsid w:val="00DD1EE7"/>
    <w:rsid w:val="00DD340B"/>
    <w:rsid w:val="00DD373C"/>
    <w:rsid w:val="00DD3B08"/>
    <w:rsid w:val="00DD3DFA"/>
    <w:rsid w:val="00DD3F9B"/>
    <w:rsid w:val="00DD6CE5"/>
    <w:rsid w:val="00DD6EE9"/>
    <w:rsid w:val="00DD7994"/>
    <w:rsid w:val="00DE1B1A"/>
    <w:rsid w:val="00DE22E7"/>
    <w:rsid w:val="00DE3AE1"/>
    <w:rsid w:val="00DE4D15"/>
    <w:rsid w:val="00DE786E"/>
    <w:rsid w:val="00DE7A2D"/>
    <w:rsid w:val="00DF0422"/>
    <w:rsid w:val="00DF0D1E"/>
    <w:rsid w:val="00DF274B"/>
    <w:rsid w:val="00DF3259"/>
    <w:rsid w:val="00DF3314"/>
    <w:rsid w:val="00DF3633"/>
    <w:rsid w:val="00DF37CB"/>
    <w:rsid w:val="00DF6236"/>
    <w:rsid w:val="00DF6241"/>
    <w:rsid w:val="00DF7F3C"/>
    <w:rsid w:val="00E00630"/>
    <w:rsid w:val="00E00CD1"/>
    <w:rsid w:val="00E01AB6"/>
    <w:rsid w:val="00E02C05"/>
    <w:rsid w:val="00E03E72"/>
    <w:rsid w:val="00E049AA"/>
    <w:rsid w:val="00E04AAA"/>
    <w:rsid w:val="00E05740"/>
    <w:rsid w:val="00E0693E"/>
    <w:rsid w:val="00E105EC"/>
    <w:rsid w:val="00E10906"/>
    <w:rsid w:val="00E13F0D"/>
    <w:rsid w:val="00E140D3"/>
    <w:rsid w:val="00E14181"/>
    <w:rsid w:val="00E15D01"/>
    <w:rsid w:val="00E16E15"/>
    <w:rsid w:val="00E176E3"/>
    <w:rsid w:val="00E178B7"/>
    <w:rsid w:val="00E21F92"/>
    <w:rsid w:val="00E23288"/>
    <w:rsid w:val="00E23503"/>
    <w:rsid w:val="00E251F1"/>
    <w:rsid w:val="00E252EE"/>
    <w:rsid w:val="00E26172"/>
    <w:rsid w:val="00E26419"/>
    <w:rsid w:val="00E27140"/>
    <w:rsid w:val="00E27BD5"/>
    <w:rsid w:val="00E27DFB"/>
    <w:rsid w:val="00E3052E"/>
    <w:rsid w:val="00E306BD"/>
    <w:rsid w:val="00E313CA"/>
    <w:rsid w:val="00E315B3"/>
    <w:rsid w:val="00E32DD7"/>
    <w:rsid w:val="00E34F18"/>
    <w:rsid w:val="00E35B5B"/>
    <w:rsid w:val="00E37D55"/>
    <w:rsid w:val="00E40E5A"/>
    <w:rsid w:val="00E40E87"/>
    <w:rsid w:val="00E42050"/>
    <w:rsid w:val="00E43280"/>
    <w:rsid w:val="00E43822"/>
    <w:rsid w:val="00E44070"/>
    <w:rsid w:val="00E445A8"/>
    <w:rsid w:val="00E44B16"/>
    <w:rsid w:val="00E45215"/>
    <w:rsid w:val="00E45A03"/>
    <w:rsid w:val="00E4755F"/>
    <w:rsid w:val="00E50CD9"/>
    <w:rsid w:val="00E51545"/>
    <w:rsid w:val="00E541B4"/>
    <w:rsid w:val="00E5521A"/>
    <w:rsid w:val="00E55BB3"/>
    <w:rsid w:val="00E55DA4"/>
    <w:rsid w:val="00E56341"/>
    <w:rsid w:val="00E56A3C"/>
    <w:rsid w:val="00E57075"/>
    <w:rsid w:val="00E6010A"/>
    <w:rsid w:val="00E604A8"/>
    <w:rsid w:val="00E60874"/>
    <w:rsid w:val="00E637F1"/>
    <w:rsid w:val="00E64157"/>
    <w:rsid w:val="00E64B9B"/>
    <w:rsid w:val="00E65453"/>
    <w:rsid w:val="00E65A9A"/>
    <w:rsid w:val="00E66AB7"/>
    <w:rsid w:val="00E66F27"/>
    <w:rsid w:val="00E7062A"/>
    <w:rsid w:val="00E7276A"/>
    <w:rsid w:val="00E73764"/>
    <w:rsid w:val="00E75277"/>
    <w:rsid w:val="00E763AE"/>
    <w:rsid w:val="00E77523"/>
    <w:rsid w:val="00E809B7"/>
    <w:rsid w:val="00E80FF1"/>
    <w:rsid w:val="00E83625"/>
    <w:rsid w:val="00E8379E"/>
    <w:rsid w:val="00E8465A"/>
    <w:rsid w:val="00E85887"/>
    <w:rsid w:val="00E85DF9"/>
    <w:rsid w:val="00E85E8F"/>
    <w:rsid w:val="00E86CA1"/>
    <w:rsid w:val="00E87715"/>
    <w:rsid w:val="00E902C5"/>
    <w:rsid w:val="00E9089D"/>
    <w:rsid w:val="00E9139A"/>
    <w:rsid w:val="00E91CB1"/>
    <w:rsid w:val="00E92D78"/>
    <w:rsid w:val="00E95E8A"/>
    <w:rsid w:val="00E963DD"/>
    <w:rsid w:val="00E9747C"/>
    <w:rsid w:val="00E979D3"/>
    <w:rsid w:val="00EA040F"/>
    <w:rsid w:val="00EA04E7"/>
    <w:rsid w:val="00EA0E90"/>
    <w:rsid w:val="00EA1259"/>
    <w:rsid w:val="00EA2596"/>
    <w:rsid w:val="00EA38C1"/>
    <w:rsid w:val="00EA4165"/>
    <w:rsid w:val="00EA5C6E"/>
    <w:rsid w:val="00EA5E63"/>
    <w:rsid w:val="00EA66A3"/>
    <w:rsid w:val="00EA6712"/>
    <w:rsid w:val="00EA77DE"/>
    <w:rsid w:val="00EB0E29"/>
    <w:rsid w:val="00EB177F"/>
    <w:rsid w:val="00EB330E"/>
    <w:rsid w:val="00EB3749"/>
    <w:rsid w:val="00EB4F5B"/>
    <w:rsid w:val="00EC00BA"/>
    <w:rsid w:val="00EC0514"/>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43B3"/>
    <w:rsid w:val="00ED54C6"/>
    <w:rsid w:val="00ED58CA"/>
    <w:rsid w:val="00ED5FB3"/>
    <w:rsid w:val="00ED6812"/>
    <w:rsid w:val="00ED68E6"/>
    <w:rsid w:val="00ED6DFF"/>
    <w:rsid w:val="00ED735A"/>
    <w:rsid w:val="00EE3084"/>
    <w:rsid w:val="00EE328D"/>
    <w:rsid w:val="00EE5B2A"/>
    <w:rsid w:val="00EE5BBB"/>
    <w:rsid w:val="00EE5EB4"/>
    <w:rsid w:val="00EE6556"/>
    <w:rsid w:val="00EE7517"/>
    <w:rsid w:val="00EE77BB"/>
    <w:rsid w:val="00EF27EC"/>
    <w:rsid w:val="00EF30FD"/>
    <w:rsid w:val="00EF37BA"/>
    <w:rsid w:val="00EF3A50"/>
    <w:rsid w:val="00EF51C8"/>
    <w:rsid w:val="00EF5259"/>
    <w:rsid w:val="00EF613A"/>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CF6"/>
    <w:rsid w:val="00F16E3A"/>
    <w:rsid w:val="00F17155"/>
    <w:rsid w:val="00F17CF8"/>
    <w:rsid w:val="00F20777"/>
    <w:rsid w:val="00F2093C"/>
    <w:rsid w:val="00F2280A"/>
    <w:rsid w:val="00F231B9"/>
    <w:rsid w:val="00F24734"/>
    <w:rsid w:val="00F25CF6"/>
    <w:rsid w:val="00F26D38"/>
    <w:rsid w:val="00F26F73"/>
    <w:rsid w:val="00F279AF"/>
    <w:rsid w:val="00F27A74"/>
    <w:rsid w:val="00F30824"/>
    <w:rsid w:val="00F30B3D"/>
    <w:rsid w:val="00F32325"/>
    <w:rsid w:val="00F33895"/>
    <w:rsid w:val="00F34145"/>
    <w:rsid w:val="00F34EAA"/>
    <w:rsid w:val="00F3527E"/>
    <w:rsid w:val="00F36C63"/>
    <w:rsid w:val="00F37006"/>
    <w:rsid w:val="00F3739C"/>
    <w:rsid w:val="00F41ECF"/>
    <w:rsid w:val="00F42F20"/>
    <w:rsid w:val="00F4312D"/>
    <w:rsid w:val="00F43D7A"/>
    <w:rsid w:val="00F465EC"/>
    <w:rsid w:val="00F46645"/>
    <w:rsid w:val="00F469B5"/>
    <w:rsid w:val="00F46E86"/>
    <w:rsid w:val="00F50C5A"/>
    <w:rsid w:val="00F510FE"/>
    <w:rsid w:val="00F517A7"/>
    <w:rsid w:val="00F521E1"/>
    <w:rsid w:val="00F54086"/>
    <w:rsid w:val="00F541AF"/>
    <w:rsid w:val="00F54862"/>
    <w:rsid w:val="00F55561"/>
    <w:rsid w:val="00F55639"/>
    <w:rsid w:val="00F560DC"/>
    <w:rsid w:val="00F56F49"/>
    <w:rsid w:val="00F57762"/>
    <w:rsid w:val="00F577BB"/>
    <w:rsid w:val="00F579C5"/>
    <w:rsid w:val="00F622D7"/>
    <w:rsid w:val="00F627EC"/>
    <w:rsid w:val="00F62D29"/>
    <w:rsid w:val="00F63149"/>
    <w:rsid w:val="00F633FC"/>
    <w:rsid w:val="00F636D7"/>
    <w:rsid w:val="00F63B9D"/>
    <w:rsid w:val="00F63F01"/>
    <w:rsid w:val="00F640A7"/>
    <w:rsid w:val="00F64568"/>
    <w:rsid w:val="00F66038"/>
    <w:rsid w:val="00F66BA1"/>
    <w:rsid w:val="00F66CBC"/>
    <w:rsid w:val="00F66E88"/>
    <w:rsid w:val="00F67063"/>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70FD"/>
    <w:rsid w:val="00F87323"/>
    <w:rsid w:val="00F87531"/>
    <w:rsid w:val="00F879A3"/>
    <w:rsid w:val="00F90C87"/>
    <w:rsid w:val="00F92C46"/>
    <w:rsid w:val="00F93BC6"/>
    <w:rsid w:val="00F96BC3"/>
    <w:rsid w:val="00FA0133"/>
    <w:rsid w:val="00FA0CF6"/>
    <w:rsid w:val="00FA21EE"/>
    <w:rsid w:val="00FA22BC"/>
    <w:rsid w:val="00FA33C2"/>
    <w:rsid w:val="00FA38B7"/>
    <w:rsid w:val="00FA3F43"/>
    <w:rsid w:val="00FA4B6E"/>
    <w:rsid w:val="00FA5C9D"/>
    <w:rsid w:val="00FA63C0"/>
    <w:rsid w:val="00FB11FC"/>
    <w:rsid w:val="00FB13DE"/>
    <w:rsid w:val="00FB161A"/>
    <w:rsid w:val="00FB1A47"/>
    <w:rsid w:val="00FB2171"/>
    <w:rsid w:val="00FB3B4E"/>
    <w:rsid w:val="00FB3C08"/>
    <w:rsid w:val="00FB3DFD"/>
    <w:rsid w:val="00FB4590"/>
    <w:rsid w:val="00FB4EEF"/>
    <w:rsid w:val="00FB506C"/>
    <w:rsid w:val="00FC165E"/>
    <w:rsid w:val="00FC17CD"/>
    <w:rsid w:val="00FC3A35"/>
    <w:rsid w:val="00FC480A"/>
    <w:rsid w:val="00FC5275"/>
    <w:rsid w:val="00FC5480"/>
    <w:rsid w:val="00FC5817"/>
    <w:rsid w:val="00FC62CF"/>
    <w:rsid w:val="00FC69C6"/>
    <w:rsid w:val="00FC6C5F"/>
    <w:rsid w:val="00FC7902"/>
    <w:rsid w:val="00FD16C5"/>
    <w:rsid w:val="00FD2C63"/>
    <w:rsid w:val="00FD308E"/>
    <w:rsid w:val="00FD3923"/>
    <w:rsid w:val="00FD5FDC"/>
    <w:rsid w:val="00FD66A6"/>
    <w:rsid w:val="00FD7950"/>
    <w:rsid w:val="00FE003B"/>
    <w:rsid w:val="00FE023C"/>
    <w:rsid w:val="00FE02E9"/>
    <w:rsid w:val="00FE12C6"/>
    <w:rsid w:val="00FE1DC3"/>
    <w:rsid w:val="00FE20B6"/>
    <w:rsid w:val="00FE3DAA"/>
    <w:rsid w:val="00FE6EE1"/>
    <w:rsid w:val="00FE7486"/>
    <w:rsid w:val="00FE783E"/>
    <w:rsid w:val="00FF0864"/>
    <w:rsid w:val="00FF19DE"/>
    <w:rsid w:val="00FF1BA0"/>
    <w:rsid w:val="00FF1D18"/>
    <w:rsid w:val="00FF2636"/>
    <w:rsid w:val="00FF29F8"/>
    <w:rsid w:val="00FF32AD"/>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uiPriority w:val="35"/>
    <w:unhideWhenUsed/>
    <w:qFormat/>
    <w:rsid w:val="00E8465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9</TotalTime>
  <Pages>1</Pages>
  <Words>9530</Words>
  <Characters>52418</Characters>
  <Application>Microsoft Office Word</Application>
  <DocSecurity>0</DocSecurity>
  <Lines>436</Lines>
  <Paragraphs>123</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61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94</cp:revision>
  <cp:lastPrinted>2019-07-23T07:32:00Z</cp:lastPrinted>
  <dcterms:created xsi:type="dcterms:W3CDTF">2019-08-14T14:05:00Z</dcterms:created>
  <dcterms:modified xsi:type="dcterms:W3CDTF">2021-05-11T16:15:00Z</dcterms:modified>
</cp:coreProperties>
</file>